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0F6E0B64" w:rsidR="00AB052E" w:rsidRPr="00463154" w:rsidRDefault="00EE78C5">
                    <w:pPr>
                      <w:pStyle w:val="Sinespaciado"/>
                      <w:rPr>
                        <w:rFonts w:ascii="Arial" w:hAnsi="Arial" w:cs="Arial"/>
                        <w:color w:val="0F4761" w:themeColor="accent1" w:themeShade="BF"/>
                        <w:sz w:val="24"/>
                      </w:rPr>
                    </w:pPr>
                    <w:r w:rsidRPr="00463154">
                      <w:rPr>
                        <w:rFonts w:ascii="Arial" w:hAnsi="Arial" w:cs="Arial"/>
                        <w:color w:val="0F4761" w:themeColor="accent1" w:themeShade="BF"/>
                        <w:sz w:val="24"/>
                        <w:szCs w:val="24"/>
                      </w:rPr>
                      <w:t>CIC Batxillerats</w:t>
                    </w:r>
                  </w:p>
                </w:tc>
              </w:sdtContent>
            </w:sdt>
          </w:tr>
          <w:tr w:rsidR="00AB052E" w:rsidRPr="00463154" w14:paraId="363FF9F6" w14:textId="77777777" w:rsidTr="0059166F">
            <w:tc>
              <w:tcPr>
                <w:tcW w:w="6791" w:type="dxa"/>
              </w:tcPr>
              <w:p w14:paraId="39B029CA" w14:textId="26B5838D" w:rsidR="00AB052E" w:rsidRPr="00463154" w:rsidRDefault="005306CC">
                <w:pPr>
                  <w:pStyle w:val="Sinespaciado"/>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Pr="005306CC">
                      <w:rPr>
                        <w:rFonts w:ascii="Arial" w:eastAsiaTheme="majorEastAsia" w:hAnsi="Arial" w:cs="Arial"/>
                        <w:color w:val="156082" w:themeColor="accent1"/>
                        <w:sz w:val="88"/>
                        <w:szCs w:val="88"/>
                      </w:rPr>
                      <w:t>Superant l’Hum</w:t>
                    </w:r>
                    <w:r w:rsidRPr="005306CC">
                      <w:rPr>
                        <w:rFonts w:ascii="Arial" w:eastAsiaTheme="majorEastAsia" w:hAnsi="Arial" w:cs="Arial"/>
                        <w:color w:val="156082" w:themeColor="accent1"/>
                        <w:sz w:val="88"/>
                        <w:szCs w:val="88"/>
                      </w:rPr>
                      <w:t>à</w:t>
                    </w:r>
                    <w:r w:rsidRPr="005306CC">
                      <w:rPr>
                        <w:rFonts w:ascii="Arial" w:eastAsiaTheme="majorEastAsia" w:hAnsi="Arial" w:cs="Arial"/>
                        <w:color w:val="156082" w:themeColor="accent1"/>
                        <w:sz w:val="88"/>
                        <w:szCs w:val="88"/>
                      </w:rPr>
                      <w:t xml:space="preserve"> en </w:t>
                    </w:r>
                    <w:r>
                      <w:rPr>
                        <w:rFonts w:ascii="Arial" w:eastAsiaTheme="majorEastAsia" w:hAnsi="Arial" w:cs="Arial"/>
                        <w:color w:val="156082" w:themeColor="accent1"/>
                        <w:sz w:val="88"/>
                        <w:szCs w:val="88"/>
                      </w:rPr>
                      <w:t>“</w:t>
                    </w:r>
                    <w:r w:rsidRPr="005306CC">
                      <w:rPr>
                        <w:rFonts w:ascii="Arial" w:eastAsiaTheme="majorEastAsia" w:hAnsi="Arial" w:cs="Arial"/>
                        <w:color w:val="156082" w:themeColor="accent1"/>
                        <w:sz w:val="88"/>
                        <w:szCs w:val="88"/>
                      </w:rPr>
                      <w:t>Flappy Bir</w:t>
                    </w:r>
                    <w:r w:rsidRPr="005306CC">
                      <w:rPr>
                        <w:rFonts w:ascii="Arial" w:eastAsiaTheme="majorEastAsia" w:hAnsi="Arial" w:cs="Arial"/>
                        <w:color w:val="156082" w:themeColor="accent1"/>
                        <w:sz w:val="88"/>
                        <w:szCs w:val="88"/>
                      </w:rPr>
                      <w:t>d</w:t>
                    </w:r>
                    <w:r>
                      <w:rPr>
                        <w:rFonts w:ascii="Arial" w:eastAsiaTheme="majorEastAsia" w:hAnsi="Arial" w:cs="Arial"/>
                        <w:color w:val="156082" w:themeColor="accent1"/>
                        <w:sz w:val="88"/>
                        <w:szCs w:val="88"/>
                      </w:rPr>
                      <w:t>”</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46EE5BF1" w:rsidR="00AB052E" w:rsidRPr="00463154" w:rsidRDefault="005306CC">
                    <w:pPr>
                      <w:pStyle w:val="Sinespaciado"/>
                      <w:rPr>
                        <w:rFonts w:ascii="Arial" w:hAnsi="Arial" w:cs="Arial"/>
                        <w:color w:val="0F4761" w:themeColor="accent1" w:themeShade="BF"/>
                        <w:sz w:val="24"/>
                      </w:rPr>
                    </w:pPr>
                    <w:r w:rsidRPr="005306CC">
                      <w:rPr>
                        <w:rFonts w:ascii="Arial" w:hAnsi="Arial" w:cs="Arial"/>
                        <w:color w:val="0F4761" w:themeColor="accent1" w:themeShade="BF"/>
                        <w:sz w:val="24"/>
                        <w:szCs w:val="24"/>
                      </w:rPr>
                      <w:t xml:space="preserve">Un Estudi </w:t>
                    </w:r>
                    <w:r>
                      <w:rPr>
                        <w:rFonts w:ascii="Arial" w:hAnsi="Arial" w:cs="Arial"/>
                        <w:color w:val="0F4761" w:themeColor="accent1" w:themeShade="BF"/>
                        <w:sz w:val="24"/>
                        <w:szCs w:val="24"/>
                      </w:rPr>
                      <w:t>sobre l’</w:t>
                    </w:r>
                    <w:r w:rsidRPr="005306CC">
                      <w:rPr>
                        <w:rFonts w:ascii="Arial" w:hAnsi="Arial" w:cs="Arial"/>
                        <w:color w:val="0F4761" w:themeColor="accent1" w:themeShade="BF"/>
                        <w:sz w:val="24"/>
                        <w:szCs w:val="24"/>
                      </w:rPr>
                      <w:t>Aprenentatge Automàtic</w:t>
                    </w:r>
                    <w:r w:rsidRPr="005306CC">
                      <w:rPr>
                        <w:rFonts w:ascii="Arial" w:hAnsi="Arial" w:cs="Arial"/>
                        <w:color w:val="0F4761" w:themeColor="accent1" w:themeShade="BF"/>
                        <w:sz w:val="24"/>
                        <w:szCs w:val="24"/>
                      </w:rPr>
                      <w:t xml:space="preserve"> </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77777777" w:rsidR="0059166F" w:rsidRPr="00463154" w:rsidRDefault="0059166F" w:rsidP="0059166F">
                    <w:pPr>
                      <w:pStyle w:val="Sinespaciado"/>
                      <w:rPr>
                        <w:rFonts w:ascii="Arial" w:hAnsi="Arial" w:cs="Arial"/>
                        <w:color w:val="156082" w:themeColor="accent1"/>
                        <w:sz w:val="28"/>
                        <w:szCs w:val="28"/>
                      </w:rPr>
                    </w:pPr>
                    <w:r w:rsidRPr="00463154">
                      <w:rPr>
                        <w:rFonts w:ascii="Arial" w:hAnsi="Arial" w:cs="Arial"/>
                        <w:color w:val="156082" w:themeColor="accent1"/>
                        <w:sz w:val="28"/>
                        <w:szCs w:val="28"/>
                      </w:rPr>
                      <w:t>Marc Perez Fusco, Jan Ferrer Paramio,                       Teo Clerici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77777777" w:rsidR="0059166F" w:rsidRPr="00463154" w:rsidRDefault="0059166F" w:rsidP="0059166F">
                    <w:pPr>
                      <w:pStyle w:val="Sinespaciado"/>
                      <w:rPr>
                        <w:rFonts w:ascii="Arial" w:hAnsi="Arial" w:cs="Arial"/>
                        <w:color w:val="156082" w:themeColor="accent1"/>
                        <w:sz w:val="28"/>
                        <w:szCs w:val="28"/>
                      </w:rPr>
                    </w:pPr>
                    <w:r w:rsidRPr="00463154">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inespaciado"/>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405BE665" w14:textId="24F4F58F" w:rsidR="00DF0BBD" w:rsidRPr="008427BB" w:rsidRDefault="00515792">
          <w:pPr>
            <w:pStyle w:val="TDC1"/>
            <w:tabs>
              <w:tab w:val="right" w:leader="dot" w:pos="8494"/>
            </w:tabs>
            <w:rPr>
              <w:rFonts w:eastAsiaTheme="minorEastAsia" w:cs="Times New Roman"/>
              <w:noProof/>
              <w:szCs w:val="20"/>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197157" w:history="1">
            <w:r w:rsidR="00DF0BBD" w:rsidRPr="008427BB">
              <w:rPr>
                <w:rStyle w:val="Hipervnculo"/>
                <w:rFonts w:cs="Times New Roman"/>
                <w:noProof/>
                <w:szCs w:val="20"/>
              </w:rPr>
              <w:t>ABSTRACT</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57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2</w:t>
            </w:r>
            <w:r w:rsidR="00DF0BBD" w:rsidRPr="008427BB">
              <w:rPr>
                <w:rFonts w:cs="Times New Roman"/>
                <w:noProof/>
                <w:webHidden/>
                <w:szCs w:val="20"/>
              </w:rPr>
              <w:fldChar w:fldCharType="end"/>
            </w:r>
          </w:hyperlink>
        </w:p>
        <w:p w14:paraId="20A298FE" w14:textId="27EBB505" w:rsidR="00DF0BBD" w:rsidRPr="008427BB" w:rsidRDefault="00000000">
          <w:pPr>
            <w:pStyle w:val="TDC1"/>
            <w:tabs>
              <w:tab w:val="right" w:leader="dot" w:pos="8494"/>
            </w:tabs>
            <w:rPr>
              <w:rFonts w:eastAsiaTheme="minorEastAsia" w:cs="Times New Roman"/>
              <w:noProof/>
              <w:szCs w:val="20"/>
              <w:lang w:val="es-ES" w:eastAsia="es-ES"/>
            </w:rPr>
          </w:pPr>
          <w:hyperlink w:anchor="_Toc178197158" w:history="1">
            <w:r w:rsidR="00DF0BBD" w:rsidRPr="008427BB">
              <w:rPr>
                <w:rStyle w:val="Hipervnculo"/>
                <w:rFonts w:cs="Times New Roman"/>
                <w:noProof/>
                <w:szCs w:val="20"/>
              </w:rPr>
              <w:t>INTRODUCCIÓ</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58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2</w:t>
            </w:r>
            <w:r w:rsidR="00DF0BBD" w:rsidRPr="008427BB">
              <w:rPr>
                <w:rFonts w:cs="Times New Roman"/>
                <w:noProof/>
                <w:webHidden/>
                <w:szCs w:val="20"/>
              </w:rPr>
              <w:fldChar w:fldCharType="end"/>
            </w:r>
          </w:hyperlink>
        </w:p>
        <w:p w14:paraId="18D41C1F" w14:textId="7F2BEB89" w:rsidR="00DF0BBD" w:rsidRPr="008427BB" w:rsidRDefault="00000000">
          <w:pPr>
            <w:pStyle w:val="TDC1"/>
            <w:tabs>
              <w:tab w:val="right" w:leader="dot" w:pos="8494"/>
            </w:tabs>
            <w:rPr>
              <w:rFonts w:eastAsiaTheme="minorEastAsia" w:cs="Times New Roman"/>
              <w:noProof/>
              <w:szCs w:val="20"/>
              <w:lang w:val="es-ES" w:eastAsia="es-ES"/>
            </w:rPr>
          </w:pPr>
          <w:hyperlink w:anchor="_Toc178197159" w:history="1">
            <w:r w:rsidR="00DF0BBD" w:rsidRPr="008427BB">
              <w:rPr>
                <w:rStyle w:val="Hipervnculo"/>
                <w:rFonts w:cs="Times New Roman"/>
                <w:noProof/>
                <w:szCs w:val="20"/>
              </w:rPr>
              <w:t>COM FUNCIONA LA APFLY-IA</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59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2</w:t>
            </w:r>
            <w:r w:rsidR="00DF0BBD" w:rsidRPr="008427BB">
              <w:rPr>
                <w:rFonts w:cs="Times New Roman"/>
                <w:noProof/>
                <w:webHidden/>
                <w:szCs w:val="20"/>
              </w:rPr>
              <w:fldChar w:fldCharType="end"/>
            </w:r>
          </w:hyperlink>
        </w:p>
        <w:p w14:paraId="1C478E8E" w14:textId="4224DA0A" w:rsidR="00DF0BBD" w:rsidRPr="008427BB" w:rsidRDefault="00000000">
          <w:pPr>
            <w:pStyle w:val="TDC1"/>
            <w:tabs>
              <w:tab w:val="right" w:leader="dot" w:pos="8494"/>
            </w:tabs>
            <w:rPr>
              <w:rFonts w:eastAsiaTheme="minorEastAsia" w:cs="Times New Roman"/>
              <w:noProof/>
              <w:szCs w:val="20"/>
              <w:lang w:val="es-ES" w:eastAsia="es-ES"/>
            </w:rPr>
          </w:pPr>
          <w:hyperlink w:anchor="_Toc178197160" w:history="1">
            <w:r w:rsidR="00DF0BBD" w:rsidRPr="008427BB">
              <w:rPr>
                <w:rStyle w:val="Hipervnculo"/>
                <w:rFonts w:cs="Times New Roman"/>
                <w:noProof/>
                <w:szCs w:val="20"/>
              </w:rPr>
              <w:t>LA APFLY-IA DINS DEL CONTEXT “</w:t>
            </w:r>
            <w:r w:rsidR="00DF0BBD" w:rsidRPr="008427BB">
              <w:rPr>
                <w:rStyle w:val="Hipervnculo"/>
                <w:rFonts w:cs="Times New Roman"/>
                <w:i/>
                <w:noProof/>
                <w:szCs w:val="20"/>
              </w:rPr>
              <w:t>FLAPPY BIRD”</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0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4</w:t>
            </w:r>
            <w:r w:rsidR="00DF0BBD" w:rsidRPr="008427BB">
              <w:rPr>
                <w:rFonts w:cs="Times New Roman"/>
                <w:noProof/>
                <w:webHidden/>
                <w:szCs w:val="20"/>
              </w:rPr>
              <w:fldChar w:fldCharType="end"/>
            </w:r>
          </w:hyperlink>
        </w:p>
        <w:p w14:paraId="0034A765" w14:textId="54D930BE" w:rsidR="00DF0BBD" w:rsidRPr="008427BB" w:rsidRDefault="00000000">
          <w:pPr>
            <w:pStyle w:val="TDC2"/>
            <w:tabs>
              <w:tab w:val="right" w:leader="dot" w:pos="8494"/>
            </w:tabs>
            <w:rPr>
              <w:rFonts w:eastAsiaTheme="minorEastAsia" w:cs="Times New Roman"/>
              <w:noProof/>
              <w:szCs w:val="20"/>
              <w:lang w:val="es-ES" w:eastAsia="es-ES"/>
            </w:rPr>
          </w:pPr>
          <w:hyperlink w:anchor="_Toc178197161" w:history="1">
            <w:r w:rsidR="00DF0BBD" w:rsidRPr="008427BB">
              <w:rPr>
                <w:rStyle w:val="Hipervnculo"/>
                <w:rFonts w:cs="Times New Roman"/>
                <w:noProof/>
                <w:szCs w:val="20"/>
              </w:rPr>
              <w:t>FLAPPY BIRD</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1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4</w:t>
            </w:r>
            <w:r w:rsidR="00DF0BBD" w:rsidRPr="008427BB">
              <w:rPr>
                <w:rFonts w:cs="Times New Roman"/>
                <w:noProof/>
                <w:webHidden/>
                <w:szCs w:val="20"/>
              </w:rPr>
              <w:fldChar w:fldCharType="end"/>
            </w:r>
          </w:hyperlink>
        </w:p>
        <w:p w14:paraId="7F067DF1" w14:textId="7BDBF0B8" w:rsidR="00DF0BBD" w:rsidRPr="008427BB" w:rsidRDefault="00000000">
          <w:pPr>
            <w:pStyle w:val="TDC2"/>
            <w:tabs>
              <w:tab w:val="right" w:leader="dot" w:pos="8494"/>
            </w:tabs>
            <w:rPr>
              <w:rFonts w:eastAsiaTheme="minorEastAsia" w:cs="Times New Roman"/>
              <w:noProof/>
              <w:szCs w:val="20"/>
              <w:lang w:val="es-ES" w:eastAsia="es-ES"/>
            </w:rPr>
          </w:pPr>
          <w:hyperlink w:anchor="_Toc178197162" w:history="1">
            <w:r w:rsidR="00DF0BBD" w:rsidRPr="008427BB">
              <w:rPr>
                <w:rStyle w:val="Hipervnculo"/>
                <w:rFonts w:cs="Times New Roman"/>
                <w:noProof/>
                <w:szCs w:val="20"/>
              </w:rPr>
              <w:t>FITNESS</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2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4</w:t>
            </w:r>
            <w:r w:rsidR="00DF0BBD" w:rsidRPr="008427BB">
              <w:rPr>
                <w:rFonts w:cs="Times New Roman"/>
                <w:noProof/>
                <w:webHidden/>
                <w:szCs w:val="20"/>
              </w:rPr>
              <w:fldChar w:fldCharType="end"/>
            </w:r>
          </w:hyperlink>
        </w:p>
        <w:p w14:paraId="371A85DB" w14:textId="3B4478C4" w:rsidR="00DF0BBD" w:rsidRPr="008427BB" w:rsidRDefault="00000000">
          <w:pPr>
            <w:pStyle w:val="TDC2"/>
            <w:tabs>
              <w:tab w:val="right" w:leader="dot" w:pos="8494"/>
            </w:tabs>
            <w:rPr>
              <w:rFonts w:eastAsiaTheme="minorEastAsia" w:cs="Times New Roman"/>
              <w:noProof/>
              <w:szCs w:val="20"/>
              <w:lang w:val="es-ES" w:eastAsia="es-ES"/>
            </w:rPr>
          </w:pPr>
          <w:hyperlink w:anchor="_Toc178197163" w:history="1">
            <w:r w:rsidR="00DF0BBD" w:rsidRPr="008427BB">
              <w:rPr>
                <w:rStyle w:val="Hipervnculo"/>
                <w:rFonts w:cs="Times New Roman"/>
                <w:noProof/>
                <w:szCs w:val="20"/>
              </w:rPr>
              <w:t>INPUTS</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3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4</w:t>
            </w:r>
            <w:r w:rsidR="00DF0BBD" w:rsidRPr="008427BB">
              <w:rPr>
                <w:rFonts w:cs="Times New Roman"/>
                <w:noProof/>
                <w:webHidden/>
                <w:szCs w:val="20"/>
              </w:rPr>
              <w:fldChar w:fldCharType="end"/>
            </w:r>
          </w:hyperlink>
        </w:p>
        <w:p w14:paraId="0F8DFBCD" w14:textId="3A176273" w:rsidR="00DF0BBD" w:rsidRPr="008427BB" w:rsidRDefault="00000000">
          <w:pPr>
            <w:pStyle w:val="TDC2"/>
            <w:tabs>
              <w:tab w:val="right" w:leader="dot" w:pos="8494"/>
            </w:tabs>
            <w:rPr>
              <w:rFonts w:eastAsiaTheme="minorEastAsia" w:cs="Times New Roman"/>
              <w:noProof/>
              <w:szCs w:val="20"/>
              <w:lang w:val="es-ES" w:eastAsia="es-ES"/>
            </w:rPr>
          </w:pPr>
          <w:hyperlink w:anchor="_Toc178197164" w:history="1">
            <w:r w:rsidR="00DF0BBD" w:rsidRPr="008427BB">
              <w:rPr>
                <w:rStyle w:val="Hipervnculo"/>
                <w:rFonts w:cs="Times New Roman"/>
                <w:noProof/>
                <w:szCs w:val="20"/>
              </w:rPr>
              <w:t>ALTRES CONSTANTS</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4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5</w:t>
            </w:r>
            <w:r w:rsidR="00DF0BBD" w:rsidRPr="008427BB">
              <w:rPr>
                <w:rFonts w:cs="Times New Roman"/>
                <w:noProof/>
                <w:webHidden/>
                <w:szCs w:val="20"/>
              </w:rPr>
              <w:fldChar w:fldCharType="end"/>
            </w:r>
          </w:hyperlink>
        </w:p>
        <w:p w14:paraId="5501A7C3" w14:textId="442FE192" w:rsidR="00DF0BBD" w:rsidRPr="008427BB" w:rsidRDefault="00000000">
          <w:pPr>
            <w:pStyle w:val="TDC1"/>
            <w:tabs>
              <w:tab w:val="right" w:leader="dot" w:pos="8494"/>
            </w:tabs>
            <w:rPr>
              <w:rFonts w:eastAsiaTheme="minorEastAsia" w:cs="Times New Roman"/>
              <w:noProof/>
              <w:szCs w:val="20"/>
              <w:lang w:val="es-ES" w:eastAsia="es-ES"/>
            </w:rPr>
          </w:pPr>
          <w:hyperlink w:anchor="_Toc178197165" w:history="1">
            <w:r w:rsidR="00DF0BBD" w:rsidRPr="008427BB">
              <w:rPr>
                <w:rStyle w:val="Hipervnculo"/>
                <w:rFonts w:cs="Times New Roman"/>
                <w:noProof/>
                <w:szCs w:val="20"/>
              </w:rPr>
              <w:t>L’APRENENTATGE LOGARITMIC</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5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5</w:t>
            </w:r>
            <w:r w:rsidR="00DF0BBD" w:rsidRPr="008427BB">
              <w:rPr>
                <w:rFonts w:cs="Times New Roman"/>
                <w:noProof/>
                <w:webHidden/>
                <w:szCs w:val="20"/>
              </w:rPr>
              <w:fldChar w:fldCharType="end"/>
            </w:r>
          </w:hyperlink>
        </w:p>
        <w:p w14:paraId="3B8DB7D6" w14:textId="3764A6AF" w:rsidR="00DF0BBD" w:rsidRPr="008427BB" w:rsidRDefault="00000000">
          <w:pPr>
            <w:pStyle w:val="TDC1"/>
            <w:tabs>
              <w:tab w:val="right" w:leader="dot" w:pos="8494"/>
            </w:tabs>
            <w:rPr>
              <w:rFonts w:eastAsiaTheme="minorEastAsia" w:cs="Times New Roman"/>
              <w:noProof/>
              <w:szCs w:val="20"/>
              <w:lang w:val="es-ES" w:eastAsia="es-ES"/>
            </w:rPr>
          </w:pPr>
          <w:hyperlink w:anchor="_Toc178197166" w:history="1">
            <w:r w:rsidR="00DF0BBD" w:rsidRPr="008427BB">
              <w:rPr>
                <w:rStyle w:val="Hipervnculo"/>
                <w:rFonts w:cs="Times New Roman"/>
                <w:noProof/>
                <w:szCs w:val="20"/>
              </w:rPr>
              <w:t>COM AFECTEN LES VARIABLES</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6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6</w:t>
            </w:r>
            <w:r w:rsidR="00DF0BBD" w:rsidRPr="008427BB">
              <w:rPr>
                <w:rFonts w:cs="Times New Roman"/>
                <w:noProof/>
                <w:webHidden/>
                <w:szCs w:val="20"/>
              </w:rPr>
              <w:fldChar w:fldCharType="end"/>
            </w:r>
          </w:hyperlink>
        </w:p>
        <w:p w14:paraId="46D257F8" w14:textId="0C4B0FD4" w:rsidR="00DF0BBD" w:rsidRPr="008427BB" w:rsidRDefault="00000000">
          <w:pPr>
            <w:pStyle w:val="TDC1"/>
            <w:tabs>
              <w:tab w:val="right" w:leader="dot" w:pos="8494"/>
            </w:tabs>
            <w:rPr>
              <w:rFonts w:eastAsiaTheme="minorEastAsia" w:cs="Times New Roman"/>
              <w:noProof/>
              <w:szCs w:val="20"/>
              <w:lang w:val="es-ES" w:eastAsia="es-ES"/>
            </w:rPr>
          </w:pPr>
          <w:hyperlink w:anchor="_Toc178197167" w:history="1">
            <w:r w:rsidR="00DF0BBD" w:rsidRPr="008427BB">
              <w:rPr>
                <w:rStyle w:val="Hipervnculo"/>
                <w:rFonts w:cs="Times New Roman"/>
                <w:noProof/>
                <w:szCs w:val="20"/>
              </w:rPr>
              <w:t>CONCLUSIÓ</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7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10</w:t>
            </w:r>
            <w:r w:rsidR="00DF0BBD" w:rsidRPr="008427BB">
              <w:rPr>
                <w:rFonts w:cs="Times New Roman"/>
                <w:noProof/>
                <w:webHidden/>
                <w:szCs w:val="20"/>
              </w:rPr>
              <w:fldChar w:fldCharType="end"/>
            </w:r>
          </w:hyperlink>
        </w:p>
        <w:p w14:paraId="0E85AD06" w14:textId="444B8B6D" w:rsidR="00DF0BBD" w:rsidRPr="008427BB" w:rsidRDefault="00000000">
          <w:pPr>
            <w:pStyle w:val="TDC1"/>
            <w:tabs>
              <w:tab w:val="right" w:leader="dot" w:pos="8494"/>
            </w:tabs>
            <w:rPr>
              <w:rFonts w:eastAsiaTheme="minorEastAsia" w:cs="Times New Roman"/>
              <w:noProof/>
              <w:szCs w:val="20"/>
              <w:lang w:val="es-ES" w:eastAsia="es-ES"/>
            </w:rPr>
          </w:pPr>
          <w:hyperlink w:anchor="_Toc178197168" w:history="1">
            <w:r w:rsidR="00DF0BBD" w:rsidRPr="008427BB">
              <w:rPr>
                <w:rStyle w:val="Hipervnculo"/>
                <w:rFonts w:cs="Times New Roman"/>
                <w:noProof/>
                <w:szCs w:val="20"/>
              </w:rPr>
              <w:t>LÍNIES A FUTUR</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8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10</w:t>
            </w:r>
            <w:r w:rsidR="00DF0BBD" w:rsidRPr="008427BB">
              <w:rPr>
                <w:rFonts w:cs="Times New Roman"/>
                <w:noProof/>
                <w:webHidden/>
                <w:szCs w:val="20"/>
              </w:rPr>
              <w:fldChar w:fldCharType="end"/>
            </w:r>
          </w:hyperlink>
        </w:p>
        <w:p w14:paraId="394B702F" w14:textId="42963AE6" w:rsidR="00DF0BBD" w:rsidRPr="008427BB" w:rsidRDefault="00000000">
          <w:pPr>
            <w:pStyle w:val="TDC1"/>
            <w:tabs>
              <w:tab w:val="right" w:leader="dot" w:pos="8494"/>
            </w:tabs>
            <w:rPr>
              <w:rFonts w:eastAsiaTheme="minorEastAsia" w:cs="Times New Roman"/>
              <w:noProof/>
              <w:szCs w:val="20"/>
              <w:lang w:val="es-ES" w:eastAsia="es-ES"/>
            </w:rPr>
          </w:pPr>
          <w:hyperlink w:anchor="_Toc178197169" w:history="1">
            <w:r w:rsidR="00DF0BBD" w:rsidRPr="008427BB">
              <w:rPr>
                <w:rStyle w:val="Hipervnculo"/>
                <w:rFonts w:cs="Times New Roman"/>
                <w:noProof/>
                <w:szCs w:val="20"/>
              </w:rPr>
              <w:t>BIBLIOGRAFIA</w:t>
            </w:r>
            <w:r w:rsidR="00DF0BBD" w:rsidRPr="008427BB">
              <w:rPr>
                <w:rFonts w:cs="Times New Roman"/>
                <w:noProof/>
                <w:webHidden/>
                <w:szCs w:val="20"/>
              </w:rPr>
              <w:tab/>
            </w:r>
            <w:r w:rsidR="00DF0BBD" w:rsidRPr="008427BB">
              <w:rPr>
                <w:rFonts w:cs="Times New Roman"/>
                <w:noProof/>
                <w:webHidden/>
                <w:szCs w:val="20"/>
              </w:rPr>
              <w:fldChar w:fldCharType="begin"/>
            </w:r>
            <w:r w:rsidR="00DF0BBD" w:rsidRPr="008427BB">
              <w:rPr>
                <w:rFonts w:cs="Times New Roman"/>
                <w:noProof/>
                <w:webHidden/>
                <w:szCs w:val="20"/>
              </w:rPr>
              <w:instrText xml:space="preserve"> PAGEREF _Toc178197169 \h </w:instrText>
            </w:r>
            <w:r w:rsidR="00DF0BBD" w:rsidRPr="008427BB">
              <w:rPr>
                <w:rFonts w:cs="Times New Roman"/>
                <w:noProof/>
                <w:webHidden/>
                <w:szCs w:val="20"/>
              </w:rPr>
            </w:r>
            <w:r w:rsidR="00DF0BBD" w:rsidRPr="008427BB">
              <w:rPr>
                <w:rFonts w:cs="Times New Roman"/>
                <w:noProof/>
                <w:webHidden/>
                <w:szCs w:val="20"/>
              </w:rPr>
              <w:fldChar w:fldCharType="separate"/>
            </w:r>
            <w:r w:rsidR="00DF0BBD" w:rsidRPr="008427BB">
              <w:rPr>
                <w:rFonts w:cs="Times New Roman"/>
                <w:noProof/>
                <w:webHidden/>
                <w:szCs w:val="20"/>
              </w:rPr>
              <w:t>12</w:t>
            </w:r>
            <w:r w:rsidR="00DF0BBD" w:rsidRPr="008427BB">
              <w:rPr>
                <w:rFonts w:cs="Times New Roman"/>
                <w:noProof/>
                <w:webHidden/>
                <w:szCs w:val="20"/>
              </w:rPr>
              <w:fldChar w:fldCharType="end"/>
            </w:r>
          </w:hyperlink>
        </w:p>
        <w:p w14:paraId="644BF2E4" w14:textId="1E1B8CF9"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ulo1"/>
        <w:jc w:val="both"/>
        <w:rPr>
          <w:rFonts w:cs="Times New Roman"/>
          <w:szCs w:val="20"/>
        </w:rPr>
      </w:pPr>
      <w:bookmarkStart w:id="0" w:name="_Toc178197157"/>
      <w:r w:rsidRPr="008427BB">
        <w:rPr>
          <w:rFonts w:cs="Times New Roman"/>
          <w:szCs w:val="20"/>
        </w:rPr>
        <w:lastRenderedPageBreak/>
        <w:t>ABSTRACT</w:t>
      </w:r>
      <w:bookmarkEnd w:id="0"/>
    </w:p>
    <w:p w14:paraId="772C1F8A" w14:textId="6B248ABC" w:rsidR="00A5175F" w:rsidRPr="008427BB"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r w:rsidRPr="008427BB">
        <w:rPr>
          <w:rFonts w:cs="Times New Roman"/>
          <w:bCs/>
          <w:i/>
          <w:iCs/>
          <w:szCs w:val="20"/>
        </w:rPr>
        <w:t>Flappy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ulo1"/>
        <w:jc w:val="both"/>
        <w:rPr>
          <w:rFonts w:cs="Times New Roman"/>
          <w:szCs w:val="20"/>
          <w:u w:val="single"/>
        </w:rPr>
      </w:pPr>
      <w:bookmarkStart w:id="1" w:name="_Toc178197158"/>
      <w:r w:rsidRPr="008427BB">
        <w:rPr>
          <w:rFonts w:cs="Times New Roman"/>
          <w:szCs w:val="20"/>
        </w:rPr>
        <w:t>INTRODUCCIÓ</w:t>
      </w:r>
      <w:bookmarkEnd w:id="1"/>
    </w:p>
    <w:p w14:paraId="4E3BDB25" w14:textId="77777777" w:rsidR="008427BB" w:rsidRDefault="008427BB" w:rsidP="00761767">
      <w:pPr>
        <w:jc w:val="both"/>
        <w:rPr>
          <w:rFonts w:cs="Times New Roman"/>
          <w:szCs w:val="20"/>
        </w:rPr>
      </w:pPr>
      <w:r w:rsidRPr="008427BB">
        <w:rPr>
          <w:rFonts w:cs="Times New Roman"/>
          <w:szCs w:val="20"/>
        </w:rPr>
        <w:t>Darrerament, les tècniques neuroevolutives s'han popularitzat molt en el món de la IA, i en aquesta recerca hem volgut aplicar aquestes tècniques a un videojoc anomenat "</w:t>
      </w:r>
      <w:r w:rsidRPr="008427BB">
        <w:rPr>
          <w:rFonts w:cs="Times New Roman"/>
          <w:i/>
          <w:iCs/>
          <w:szCs w:val="20"/>
        </w:rPr>
        <w:t>Flappy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A segons la configuració establerta variant la població, els inputs i els tipus de mutació.</w:t>
      </w:r>
    </w:p>
    <w:p w14:paraId="7A774B3A" w14:textId="03DC0E03" w:rsidR="00EE7A40" w:rsidRPr="008427BB" w:rsidRDefault="008427BB" w:rsidP="00761767">
      <w:pPr>
        <w:jc w:val="both"/>
        <w:rPr>
          <w:rFonts w:cs="Times New Roman"/>
          <w:szCs w:val="20"/>
          <w:u w:val="single"/>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EE7A40" w:rsidRPr="008427BB">
        <w:rPr>
          <w:rFonts w:cs="Times New Roman"/>
          <w:szCs w:val="20"/>
        </w:rPr>
        <w:t xml:space="preserve">Per obtenir els resultats que ens han permès dur a terme a aquest anàlisi, s’ha construït a mode de laboratori digital un “Flappy Bird” específic en Godot </w:t>
      </w:r>
      <w:r w:rsidR="0067271D" w:rsidRPr="008427BB">
        <w:rPr>
          <w:rFonts w:cs="Times New Roman"/>
          <w:szCs w:val="20"/>
        </w:rPr>
        <w:t>Engine</w:t>
      </w:r>
      <w:r w:rsidRPr="008427BB">
        <w:rPr>
          <w:rFonts w:cs="Times New Roman"/>
          <w:szCs w:val="20"/>
        </w:rPr>
        <w:fldChar w:fldCharType="begin"/>
      </w:r>
      <w:r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Pr="008427BB">
        <w:rPr>
          <w:rFonts w:cs="Times New Roman"/>
          <w:szCs w:val="20"/>
        </w:rPr>
        <w:fldChar w:fldCharType="separate"/>
      </w:r>
      <w:r w:rsidRPr="008427BB">
        <w:rPr>
          <w:rFonts w:cs="Times New Roman"/>
          <w:kern w:val="0"/>
          <w:szCs w:val="20"/>
          <w:vertAlign w:val="superscript"/>
        </w:rPr>
        <w:t>1</w:t>
      </w:r>
      <w:r w:rsidRPr="008427BB">
        <w:rPr>
          <w:rFonts w:cs="Times New Roman"/>
          <w:szCs w:val="20"/>
        </w:rPr>
        <w:fldChar w:fldCharType="end"/>
      </w:r>
      <w:r w:rsidR="00EE7A40" w:rsidRPr="008427BB">
        <w:rPr>
          <w:rFonts w:cs="Times New Roman"/>
          <w:szCs w:val="20"/>
        </w:rPr>
        <w:t xml:space="preserve">per poder inserir-hi una IA </w:t>
      </w:r>
      <w:r w:rsidR="002B0399" w:rsidRPr="008427BB">
        <w:rPr>
          <w:rFonts w:cs="Times New Roman"/>
          <w:szCs w:val="20"/>
        </w:rPr>
        <w:t>que hem creat</w:t>
      </w:r>
      <w:r w:rsidR="00EE7A40" w:rsidRPr="008427BB">
        <w:rPr>
          <w:rFonts w:cs="Times New Roman"/>
          <w:szCs w:val="20"/>
        </w:rPr>
        <w:t xml:space="preserve"> exclusivament per aquest propòsit</w:t>
      </w:r>
      <w:r w:rsidR="00DF0BBD" w:rsidRPr="008427BB">
        <w:rPr>
          <w:rFonts w:cs="Times New Roman"/>
          <w:szCs w:val="20"/>
        </w:rPr>
        <w:t xml:space="preserve">. Aquesta IA l’anomenem </w:t>
      </w:r>
      <w:r w:rsidR="00DF0BBD" w:rsidRPr="008427BB">
        <w:rPr>
          <w:rFonts w:cs="Times New Roman"/>
          <w:i/>
          <w:iCs/>
          <w:szCs w:val="20"/>
        </w:rPr>
        <w:t>Autonomous Player Fast Learning Yeld (APFLY-IA)</w:t>
      </w:r>
    </w:p>
    <w:p w14:paraId="48D4123B" w14:textId="27D9EEC4" w:rsidR="00EA1403" w:rsidRPr="008427BB" w:rsidRDefault="00EA1403" w:rsidP="00761767">
      <w:pPr>
        <w:pStyle w:val="Ttulo1"/>
        <w:jc w:val="both"/>
        <w:rPr>
          <w:rFonts w:cs="Times New Roman"/>
          <w:szCs w:val="20"/>
        </w:rPr>
      </w:pPr>
      <w:bookmarkStart w:id="2" w:name="_Toc178197159"/>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480A2B5B"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Machine Learning o Aprenentatge Automàtic) que es basa en la biologia, en l’estructura neuronal dels animals. Aquestes xarxes es representen en forma de graf, on els vèrtexs són les neurones encarregades d’emmagatzemar la informació i on les arestes són les connexions (amb una relació d’1:1) encarregades de transformar aquesta informació i transmetre-la a les neurones connectades. La primera columna, vermella amb títol d’Input són les neurones on col·locarem la informació necessària per fer funcionar la xarxa neuronal; la segona columna, blava amb títol Hidden, són les neurones encarregades d’emmagatzemar la informació que encara no s’ha acabat de processar (per problemes que són lineals aquesta capa és prescindible), i la tercera columna, verda amb títol Output, són les neurones encarregades de proporcionar les dades de sortida. Per saber el valor d’una neurona s’ha de sumar les multiplicacions entre les neurones estrictament precedents i la seva connexió.</w:t>
      </w:r>
    </w:p>
    <w:p w14:paraId="0ACC2A1E" w14:textId="54453547" w:rsidR="00EA1403" w:rsidRPr="008427BB" w:rsidRDefault="005821CE" w:rsidP="005821CE">
      <w:pPr>
        <w:jc w:val="both"/>
        <w:rPr>
          <w:rFonts w:cs="Times New Roman"/>
          <w:szCs w:val="20"/>
        </w:rPr>
      </w:pPr>
      <w:r w:rsidRPr="005821CE">
        <w:rPr>
          <w:rFonts w:cs="Times New Roman"/>
          <w:szCs w:val="20"/>
        </w:rPr>
        <w:t>En cas d’un problema no lineal els resultats de les neurones ocultes s’haurà de passar per una funció d’activació, com pot ser “sigmoide” i aquest ha sigut el cas del APFLY-IA, que acota el valor resultant entre 0 i 1, si el valor és superior a 0,7 el personatge saltarà.</w:t>
      </w:r>
      <w:r w:rsidR="008427BB" w:rsidRPr="008427BB">
        <w:rPr>
          <w:rFonts w:cs="Times New Roman"/>
          <w:szCs w:val="20"/>
        </w:rPr>
        <w:fldChar w:fldCharType="begin"/>
      </w:r>
      <w:r w:rsidR="008427BB" w:rsidRPr="008427BB">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3</w:t>
      </w:r>
      <w:r w:rsidR="008427BB" w:rsidRPr="008427BB">
        <w:rPr>
          <w:rFonts w:cs="Times New Roman"/>
          <w:szCs w:val="20"/>
        </w:rPr>
        <w:fldChar w:fldCharType="end"/>
      </w:r>
    </w:p>
    <w:p w14:paraId="2D2E1276" w14:textId="0B3D33BB" w:rsidR="00E41A5B" w:rsidRPr="008427BB" w:rsidRDefault="00EA1403" w:rsidP="00761767">
      <w:pPr>
        <w:jc w:val="both"/>
        <w:rPr>
          <w:rFonts w:cs="Times New Roman"/>
          <w:szCs w:val="20"/>
        </w:rPr>
      </w:pPr>
      <w:r w:rsidRPr="008427BB">
        <w:rPr>
          <w:rFonts w:cs="Times New Roman"/>
          <w:szCs w:val="20"/>
        </w:rPr>
        <w:lastRenderedPageBreak/>
        <w:t>Per entrenar la xarxa neuronal utilitzem una versió d’un algorisme genètic, inspirat en la teoria Darwiniana, anomenat NEAT</w:t>
      </w:r>
      <w:r w:rsidR="00E41A5B" w:rsidRPr="008427BB">
        <w:rPr>
          <w:rStyle w:val="Refdenotaalpie"/>
          <w:rFonts w:cs="Times New Roman"/>
          <w:szCs w:val="20"/>
        </w:rPr>
        <w:footnoteReference w:id="2"/>
      </w:r>
      <w:r w:rsidRPr="008427BB">
        <w:rPr>
          <w:rFonts w:cs="Times New Roman"/>
          <w:szCs w:val="20"/>
        </w:rPr>
        <w:t xml:space="preserve"> (Neuro Evolution of Augmenting Topologies).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 (zero) i així successivament. </w:t>
      </w:r>
    </w:p>
    <w:p w14:paraId="55787BB7" w14:textId="16B5FA8D" w:rsidR="00EA1403" w:rsidRPr="008427BB" w:rsidRDefault="00EA1403" w:rsidP="00761767">
      <w:pPr>
        <w:jc w:val="both"/>
        <w:rPr>
          <w:rFonts w:cs="Times New Roman"/>
          <w:szCs w:val="20"/>
        </w:rPr>
      </w:pPr>
      <w:r w:rsidRPr="008427BB">
        <w:rPr>
          <w:rFonts w:cs="Times New Roman"/>
          <w:szCs w:val="20"/>
        </w:rPr>
        <w:t xml:space="preserve">Les connexions de </w:t>
      </w:r>
      <w:r w:rsidR="009A747C" w:rsidRPr="008427BB">
        <w:rPr>
          <w:rFonts w:cs="Times New Roman"/>
          <w:szCs w:val="20"/>
        </w:rPr>
        <w:t xml:space="preserve">les neurones de </w:t>
      </w:r>
      <w:r w:rsidRPr="008427BB">
        <w:rPr>
          <w:rFonts w:cs="Times New Roman"/>
          <w:szCs w:val="20"/>
        </w:rPr>
        <w:t xml:space="preserve">cada agent de la generació 0 serà totalment aleatòria i l'estructura de la xarxa neuronal serà predeterminada </w:t>
      </w:r>
      <w:r w:rsidR="00E41A5B" w:rsidRPr="008427BB">
        <w:rPr>
          <w:rFonts w:cs="Times New Roman"/>
          <w:szCs w:val="20"/>
        </w:rPr>
        <w:t xml:space="preserve">a </w:t>
      </w:r>
      <w:r w:rsidRPr="008427BB">
        <w:rPr>
          <w:rFonts w:cs="Times New Roman"/>
          <w:szCs w:val="20"/>
        </w:rPr>
        <w:t xml:space="preserve">una neurona per cada input </w:t>
      </w:r>
      <w:r w:rsidR="00E41A5B" w:rsidRPr="008427BB">
        <w:rPr>
          <w:rFonts w:cs="Times New Roman"/>
          <w:szCs w:val="20"/>
        </w:rPr>
        <w:t>existent</w:t>
      </w:r>
      <w:r w:rsidRPr="008427BB">
        <w:rPr>
          <w:rFonts w:cs="Times New Roman"/>
          <w:szCs w:val="20"/>
        </w:rPr>
        <w:t xml:space="preserve">, una neurona de sortida i connexions que connectin les neurones input amb la neurona output. Per la següent generació agafarem el 10% més 1 dels millors agents de la generació anterior, a través d’una puntuació anomenada </w:t>
      </w:r>
      <w:r w:rsidRPr="008427BB">
        <w:rPr>
          <w:rFonts w:cs="Times New Roman"/>
          <w:i/>
          <w:szCs w:val="20"/>
        </w:rPr>
        <w:t>fitness</w:t>
      </w:r>
      <w:r w:rsidRPr="008427BB">
        <w:rPr>
          <w:rFonts w:cs="Times New Roman"/>
          <w:szCs w:val="20"/>
        </w:rPr>
        <w:t xml:space="preserve"> que segons cada tasca t</w:t>
      </w:r>
      <w:r w:rsidR="00E41A5B" w:rsidRPr="008427BB">
        <w:rPr>
          <w:rFonts w:cs="Times New Roman"/>
          <w:szCs w:val="20"/>
        </w:rPr>
        <w:t>é</w:t>
      </w:r>
      <w:r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p>
    <w:p w14:paraId="0A2F0BE0" w14:textId="65912660" w:rsidR="00EA1403" w:rsidRPr="008427BB" w:rsidRDefault="00EA1403" w:rsidP="00761767">
      <w:pPr>
        <w:jc w:val="both"/>
        <w:rPr>
          <w:rFonts w:cs="Times New Roman"/>
          <w:szCs w:val="20"/>
        </w:rPr>
      </w:pPr>
      <w:r w:rsidRPr="008427BB">
        <w:rPr>
          <w:rFonts w:cs="Times New Roman"/>
          <w:szCs w:val="20"/>
        </w:rPr>
        <w:t xml:space="preserve">La barreja de dos agents, o </w:t>
      </w:r>
      <w:r w:rsidRPr="008427BB">
        <w:rPr>
          <w:rFonts w:cs="Times New Roman"/>
          <w:i/>
          <w:szCs w:val="20"/>
        </w:rPr>
        <w:t>crossover (Crs)</w:t>
      </w:r>
      <w:r w:rsidRPr="008427BB">
        <w:rPr>
          <w:rFonts w:cs="Times New Roman"/>
          <w:szCs w:val="20"/>
        </w:rPr>
        <w:t xml:space="preserve">, consisteix </w:t>
      </w:r>
      <w:r w:rsidR="005821CE">
        <w:rPr>
          <w:rFonts w:cs="Times New Roman"/>
          <w:szCs w:val="20"/>
        </w:rPr>
        <w:t>a</w:t>
      </w:r>
      <w:r w:rsidRPr="008427BB">
        <w:rPr>
          <w:rFonts w:cs="Times New Roman"/>
          <w:szCs w:val="20"/>
        </w:rPr>
        <w:t xml:space="preserve"> comparar si totes dues tenen la mateixa estructura i en aquest cas</w:t>
      </w:r>
      <w:r w:rsidR="009A747C" w:rsidRPr="008427BB">
        <w:rPr>
          <w:rFonts w:cs="Times New Roman"/>
          <w:szCs w:val="20"/>
        </w:rPr>
        <w:t>,</w:t>
      </w:r>
      <w:r w:rsidRPr="008427BB">
        <w:rPr>
          <w:rFonts w:cs="Times New Roman"/>
          <w:szCs w:val="20"/>
        </w:rPr>
        <w:t xml:space="preserve"> es fan les mitjanes aritmètiques de cada connexió amb la seva respectiva per crear un agent nou amb la mateixa estructura i</w:t>
      </w:r>
      <w:r w:rsidR="009A747C" w:rsidRPr="008427BB">
        <w:rPr>
          <w:rFonts w:cs="Times New Roman"/>
          <w:szCs w:val="20"/>
        </w:rPr>
        <w:t>,</w:t>
      </w:r>
      <w:r w:rsidRPr="008427BB">
        <w:rPr>
          <w:rFonts w:cs="Times New Roman"/>
          <w:szCs w:val="20"/>
        </w:rPr>
        <w:t xml:space="preserve"> les mitjanes aritmètiques com els valors de les seves connexions.</w:t>
      </w:r>
    </w:p>
    <w:p w14:paraId="1F2F39E2" w14:textId="2F5A9188" w:rsidR="009A747C" w:rsidRPr="008427BB" w:rsidRDefault="00EA1403" w:rsidP="00761767">
      <w:pPr>
        <w:jc w:val="both"/>
        <w:rPr>
          <w:rFonts w:cs="Times New Roman"/>
          <w:szCs w:val="20"/>
        </w:rPr>
      </w:pPr>
      <w:r w:rsidRPr="008427BB">
        <w:rPr>
          <w:rFonts w:cs="Times New Roman"/>
          <w:szCs w:val="20"/>
        </w:rPr>
        <w:t xml:space="preserve">Per la mutació d'un agent, el procediment és més complex perquè pot mutar de diferents maneres (la manera s’escollirà de forma aleatòria), de forma no estructural (MNE) o de forma estructural (ME). La no estructural consisteix </w:t>
      </w:r>
      <w:r w:rsidR="005821CE">
        <w:rPr>
          <w:rFonts w:cs="Times New Roman"/>
          <w:szCs w:val="20"/>
        </w:rPr>
        <w:t>a</w:t>
      </w:r>
      <w:r w:rsidRPr="008427BB">
        <w:rPr>
          <w:rFonts w:cs="Times New Roman"/>
          <w:szCs w:val="20"/>
        </w:rPr>
        <w:t xml:space="preserve"> canviar un valor d'una connexió per un altre valor aleatori. En canvi, les estructurals </w:t>
      </w:r>
      <w:r w:rsidR="009A747C" w:rsidRPr="008427BB">
        <w:rPr>
          <w:rFonts w:cs="Times New Roman"/>
          <w:szCs w:val="20"/>
        </w:rPr>
        <w:t xml:space="preserve">- </w:t>
      </w:r>
      <w:r w:rsidRPr="008427BB">
        <w:rPr>
          <w:rFonts w:cs="Times New Roman"/>
          <w:szCs w:val="20"/>
        </w:rPr>
        <w:t>de les que hi ha més d'un tipus</w:t>
      </w:r>
      <w:r w:rsidR="009A747C" w:rsidRPr="008427BB">
        <w:rPr>
          <w:rFonts w:cs="Times New Roman"/>
          <w:szCs w:val="20"/>
        </w:rPr>
        <w:t xml:space="preserve"> -</w:t>
      </w:r>
      <w:r w:rsidRPr="008427BB">
        <w:rPr>
          <w:rFonts w:cs="Times New Roman"/>
          <w:szCs w:val="20"/>
        </w:rPr>
        <w:t xml:space="preserve"> modifiquen el graf perquè poden crear una neurona nova o destruir-la i també </w:t>
      </w:r>
      <w:r w:rsidR="009A747C" w:rsidRPr="008427BB">
        <w:rPr>
          <w:rFonts w:cs="Times New Roman"/>
          <w:szCs w:val="20"/>
        </w:rPr>
        <w:t xml:space="preserve">perquè </w:t>
      </w:r>
      <w:r w:rsidRPr="008427BB">
        <w:rPr>
          <w:rFonts w:cs="Times New Roman"/>
          <w:szCs w:val="20"/>
        </w:rPr>
        <w:t xml:space="preserve">poden crear una nova connexió, o destruir-la. </w:t>
      </w:r>
    </w:p>
    <w:p w14:paraId="49E75589" w14:textId="65890421" w:rsidR="00EA1403" w:rsidRPr="008427BB" w:rsidRDefault="00EA1403" w:rsidP="00761767">
      <w:pPr>
        <w:jc w:val="both"/>
        <w:rPr>
          <w:rFonts w:cs="Times New Roman"/>
          <w:szCs w:val="20"/>
        </w:rPr>
      </w:pPr>
      <w:r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altr</w:t>
      </w:r>
      <w:r w:rsidR="009A747C" w:rsidRPr="008427BB">
        <w:rPr>
          <w:rFonts w:cs="Times New Roman"/>
          <w:szCs w:val="20"/>
        </w:rPr>
        <w:t>a</w:t>
      </w:r>
      <w:r w:rsidRPr="008427BB">
        <w:rPr>
          <w:rFonts w:cs="Times New Roman"/>
          <w:szCs w:val="20"/>
        </w:rPr>
        <w:t>, i quan es destrueix una neurona també han de desaparèixer totes les connexions amb les quals interactuava directament.</w:t>
      </w:r>
    </w:p>
    <w:p w14:paraId="4AC93559" w14:textId="03C6252F"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410633D" w14:textId="7169ABE9" w:rsidR="00EA1403" w:rsidRPr="008427BB" w:rsidRDefault="00EA1403" w:rsidP="00761767">
      <w:pPr>
        <w:jc w:val="both"/>
        <w:rPr>
          <w:rFonts w:cs="Times New Roman"/>
          <w:szCs w:val="20"/>
        </w:rPr>
      </w:pPr>
    </w:p>
    <w:p w14:paraId="23BBCEB6" w14:textId="016686E3" w:rsidR="00EA1403" w:rsidRPr="008427BB" w:rsidRDefault="0093594A" w:rsidP="00761767">
      <w:pPr>
        <w:pStyle w:val="Ttulo1"/>
        <w:jc w:val="both"/>
        <w:rPr>
          <w:rFonts w:cs="Times New Roman"/>
          <w:i/>
          <w:szCs w:val="20"/>
        </w:rPr>
      </w:pPr>
      <w:bookmarkStart w:id="3" w:name="_Toc178197160"/>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ulo2"/>
        <w:jc w:val="both"/>
        <w:rPr>
          <w:rFonts w:cs="Times New Roman"/>
          <w:szCs w:val="20"/>
        </w:rPr>
      </w:pPr>
      <w:bookmarkStart w:id="4" w:name="_Toc178197161"/>
      <w:r w:rsidRPr="008427BB">
        <w:rPr>
          <w:rFonts w:cs="Times New Roman"/>
          <w:szCs w:val="20"/>
        </w:rPr>
        <w:t>FLAPPY BIRD</w:t>
      </w:r>
      <w:bookmarkEnd w:id="4"/>
    </w:p>
    <w:p w14:paraId="0538615E" w14:textId="6A779B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40FD96A8">
            <wp:simplePos x="0" y="0"/>
            <wp:positionH relativeFrom="margin">
              <wp:posOffset>3796665</wp:posOffset>
            </wp:positionH>
            <wp:positionV relativeFrom="paragraph">
              <wp:posOffset>55245</wp:posOffset>
            </wp:positionV>
            <wp:extent cx="1601470" cy="2205990"/>
            <wp:effectExtent l="0" t="0" r="0" b="381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3">
                      <a:extLst>
                        <a:ext uri="{28A0092B-C50C-407E-A947-70E740481C1C}">
                          <a14:useLocalDpi xmlns:a14="http://schemas.microsoft.com/office/drawing/2010/main" val="0"/>
                        </a:ext>
                      </a:extLst>
                    </a:blip>
                    <a:stretch>
                      <a:fillRect/>
                    </a:stretch>
                  </pic:blipFill>
                  <pic:spPr>
                    <a:xfrm>
                      <a:off x="0" y="0"/>
                      <a:ext cx="1601470" cy="2205990"/>
                    </a:xfrm>
                    <a:prstGeom prst="rect">
                      <a:avLst/>
                    </a:prstGeom>
                  </pic:spPr>
                </pic:pic>
              </a:graphicData>
            </a:graphic>
            <wp14:sizeRelH relativeFrom="margin">
              <wp14:pctWidth>0</wp14:pctWidth>
            </wp14:sizeRelH>
            <wp14:sizeRelV relativeFrom="margin">
              <wp14:pctHeight>0</wp14:pctHeight>
            </wp14:sizeRelV>
          </wp:anchor>
        </w:drawing>
      </w:r>
      <w:r w:rsidRPr="005821CE">
        <w:rPr>
          <w:rFonts w:cs="Times New Roman"/>
          <w:i/>
          <w:szCs w:val="20"/>
        </w:rPr>
        <w:t xml:space="preserve">Flappy Bird </w:t>
      </w:r>
      <w:r w:rsidRPr="005821CE">
        <w:rPr>
          <w:rFonts w:cs="Times New Roman"/>
          <w:iCs/>
          <w:szCs w:val="20"/>
        </w:rPr>
        <w:t>és un joc per dispositiu mòbil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w:t>
      </w:r>
      <w:r w:rsidRPr="005821CE">
        <w:rPr>
          <w:rFonts w:cs="Times New Roman"/>
          <w:iCs/>
          <w:szCs w:val="20"/>
        </w:rPr>
        <w:t xml:space="preserve">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77777777" w:rsidR="00EA1403" w:rsidRPr="008427BB" w:rsidRDefault="00EA1403" w:rsidP="004953AE">
      <w:pPr>
        <w:pStyle w:val="Ttulo2"/>
        <w:rPr>
          <w:rFonts w:cs="Times New Roman"/>
          <w:szCs w:val="20"/>
        </w:rPr>
      </w:pPr>
      <w:bookmarkStart w:id="5" w:name="_Toc178197162"/>
      <w:r w:rsidRPr="008427BB">
        <w:rPr>
          <w:rFonts w:cs="Times New Roman"/>
          <w:szCs w:val="20"/>
        </w:rPr>
        <w:lastRenderedPageBreak/>
        <w:t>FITNESS</w:t>
      </w:r>
      <w:bookmarkEnd w:id="5"/>
    </w:p>
    <w:p w14:paraId="069C0E57" w14:textId="77777777"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7EF67996">
            <wp:simplePos x="0" y="0"/>
            <wp:positionH relativeFrom="margin">
              <wp:align>right</wp:align>
            </wp:positionH>
            <wp:positionV relativeFrom="paragraph">
              <wp:posOffset>6985</wp:posOffset>
            </wp:positionV>
            <wp:extent cx="2110105" cy="3162300"/>
            <wp:effectExtent l="0" t="0" r="4445" b="0"/>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0105" cy="3162300"/>
                    </a:xfrm>
                    <a:prstGeom prst="rect">
                      <a:avLst/>
                    </a:prstGeom>
                    <a:noFill/>
                    <a:ln>
                      <a:noFill/>
                    </a:ln>
                  </pic:spPr>
                </pic:pic>
              </a:graphicData>
            </a:graphic>
          </wp:anchor>
        </w:drawing>
      </w:r>
      <w:bookmarkStart w:id="6" w:name="_Toc178197163"/>
      <w:r w:rsidR="005821CE" w:rsidRPr="005821CE">
        <w:rPr>
          <w:rFonts w:cs="Times New Roman"/>
          <w:szCs w:val="20"/>
        </w:rPr>
        <w:t>El fitness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8427BB" w:rsidRDefault="00EA1403" w:rsidP="005821CE">
      <w:pPr>
        <w:pStyle w:val="Ttulo2"/>
      </w:pPr>
      <w:r w:rsidRPr="008427BB">
        <w:t>INPUTS</w:t>
      </w:r>
      <w:bookmarkEnd w:id="6"/>
    </w:p>
    <w:p w14:paraId="04A9E127" w14:textId="77777777" w:rsidR="005821CE" w:rsidRDefault="005821CE" w:rsidP="005821CE">
      <w:bookmarkStart w:id="7" w:name="_Toc178197164"/>
      <w:r w:rsidRPr="005821CE">
        <w:t>Els inputs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ulo2"/>
      </w:pPr>
      <w:r w:rsidRPr="008427BB">
        <w:t>A</w:t>
      </w:r>
      <w:r w:rsidR="00515792" w:rsidRPr="008427BB">
        <w:t>LTRES CONSTANTS</w:t>
      </w:r>
      <w:bookmarkEnd w:id="7"/>
    </w:p>
    <w:p w14:paraId="56C18E72" w14:textId="77777777" w:rsidR="005821CE" w:rsidRDefault="005821CE" w:rsidP="005821CE">
      <w:pPr>
        <w:rPr>
          <w:b/>
        </w:rPr>
      </w:pPr>
      <w:bookmarkStart w:id="8" w:name="_Toc178197165"/>
      <w:r w:rsidRPr="005821CE">
        <w:t>Per la recollida de dades hi ha variables que canvien, que són els inputs,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5D490E97" w:rsidR="00EA1403" w:rsidRPr="008427BB" w:rsidRDefault="00EA1403" w:rsidP="00E716EE">
      <w:pPr>
        <w:pStyle w:val="Ttulo1"/>
        <w:rPr>
          <w:rFonts w:cs="Times New Roman"/>
          <w:szCs w:val="20"/>
        </w:rPr>
      </w:pPr>
      <w:r w:rsidRPr="008427BB">
        <w:rPr>
          <w:rFonts w:cs="Times New Roman"/>
          <w:szCs w:val="20"/>
        </w:rPr>
        <w:t>L’APRENENTATGE LOGARITMIC</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09DC0098"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8427BB">
        <w:rPr>
          <w:rFonts w:cs="Times New Roman"/>
          <w:b/>
          <w:bCs/>
          <w:szCs w:val="20"/>
          <w:u w:val="single"/>
        </w:rPr>
        <w:t>, i</w:t>
      </w:r>
      <w:r w:rsidR="00F02D29" w:rsidRPr="008427BB">
        <w:rPr>
          <w:rFonts w:cs="Times New Roman"/>
          <w:b/>
          <w:bCs/>
          <w:szCs w:val="20"/>
        </w:rPr>
        <w:t xml:space="preserve"> </w:t>
      </w:r>
      <w:r w:rsidRPr="008427BB">
        <w:rPr>
          <w:rFonts w:cs="Times New Roman"/>
          <w:b/>
          <w:bCs/>
          <w:szCs w:val="20"/>
        </w:rPr>
        <w:t xml:space="preserve"> per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7C4207EE"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El coeficient varia entre 0 i 1, on 1 suggereix que el model logarítmic explica millor la relació entre les variables i 0 el contrari. Es calcula amb la </w:t>
      </w:r>
      <w:r>
        <w:rPr>
          <w:rFonts w:cs="Times New Roman"/>
          <w:szCs w:val="20"/>
        </w:rPr>
        <w:t>següent fórmula</w:t>
      </w:r>
      <w:r>
        <w:rPr>
          <w:rFonts w:cs="Times New Roman"/>
          <w:szCs w:val="20"/>
        </w:rPr>
        <w:fldChar w:fldCharType="begin"/>
      </w:r>
      <w:r>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Pr>
          <w:rFonts w:cs="Times New Roman"/>
          <w:szCs w:val="20"/>
        </w:rPr>
        <w:fldChar w:fldCharType="separate"/>
      </w:r>
      <w:r w:rsidRPr="005821CE">
        <w:rPr>
          <w:rFonts w:cs="Times New Roman"/>
          <w:kern w:val="0"/>
          <w:vertAlign w:val="superscript"/>
        </w:rPr>
        <w:t>4</w:t>
      </w:r>
      <w:r>
        <w:rPr>
          <w:rFonts w:cs="Times New Roman"/>
          <w:szCs w:val="20"/>
        </w:rPr>
        <w:fldChar w:fldCharType="end"/>
      </w:r>
      <w:r w:rsidRPr="005821CE">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6180CCEC" w:rsidR="00EA1403" w:rsidRPr="008427BB" w:rsidRDefault="00EA1403" w:rsidP="00EA1403">
      <w:pPr>
        <w:jc w:val="both"/>
        <w:rPr>
          <w:rFonts w:eastAsiaTheme="minorEastAsia" w:cs="Times New Roman"/>
          <w:szCs w:val="20"/>
        </w:rPr>
      </w:pPr>
      <w:r w:rsidRPr="008427BB">
        <w:rPr>
          <w:rFonts w:eastAsiaTheme="minorEastAsia" w:cs="Times New Roman"/>
          <w:szCs w:val="20"/>
        </w:rPr>
        <w:t xml:space="preserve">Investigant més a fons podem veure que per molt que sigui logarítmica la forma de la majoria de gràfics, no sempre és logarítmic de la mateixa </w:t>
      </w:r>
      <w:r w:rsidR="00F02D29" w:rsidRPr="008427BB">
        <w:rPr>
          <w:rFonts w:eastAsiaTheme="minorEastAsia" w:cs="Times New Roman"/>
          <w:szCs w:val="20"/>
        </w:rPr>
        <w:t>tendència.</w:t>
      </w:r>
      <w:r w:rsidRPr="008427BB">
        <w:rPr>
          <w:rFonts w:eastAsiaTheme="minorEastAsia" w:cs="Times New Roman"/>
          <w:szCs w:val="20"/>
        </w:rPr>
        <w:t xml:space="preserve"> </w:t>
      </w:r>
      <w:r w:rsidR="00F02D29" w:rsidRPr="008427BB">
        <w:rPr>
          <w:rFonts w:eastAsiaTheme="minorEastAsia" w:cs="Times New Roman"/>
          <w:szCs w:val="20"/>
        </w:rPr>
        <w:t>A</w:t>
      </w:r>
      <w:r w:rsidRPr="008427BB">
        <w:rPr>
          <w:rFonts w:eastAsiaTheme="minorEastAsia" w:cs="Times New Roman"/>
          <w:szCs w:val="20"/>
        </w:rPr>
        <w:t xml:space="preserve">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8427BB">
        <w:rPr>
          <w:rFonts w:eastAsiaTheme="minorEastAsia" w:cs="Times New Roman"/>
          <w:szCs w:val="20"/>
        </w:rPr>
        <w:t> en una determinada configuració</w:t>
      </w:r>
      <w:r w:rsidR="00F02D29" w:rsidRPr="008427BB">
        <w:rPr>
          <w:rFonts w:eastAsiaTheme="minorEastAsia" w:cs="Times New Roman"/>
          <w:szCs w:val="20"/>
        </w:rPr>
        <w:t>,</w:t>
      </w:r>
      <w:r w:rsidRPr="008427BB">
        <w:rPr>
          <w:rFonts w:eastAsiaTheme="minorEastAsia" w:cs="Times New Roman"/>
          <w:szCs w:val="20"/>
        </w:rPr>
        <w:t xml:space="preserve"> relacionant les dades d'entrada i les possibles mutacions per les quals pot estar sotmès la </w:t>
      </w:r>
      <w:r w:rsidR="00F02D29" w:rsidRPr="008427BB">
        <w:rPr>
          <w:rFonts w:eastAsiaTheme="minorEastAsia" w:cs="Times New Roman"/>
          <w:szCs w:val="20"/>
        </w:rPr>
        <w:t>IA</w:t>
      </w:r>
      <w:r w:rsidRPr="008427BB">
        <w:rPr>
          <w:rFonts w:eastAsiaTheme="minorEastAsia" w:cs="Times New Roman"/>
          <w:szCs w:val="20"/>
        </w:rPr>
        <w:t xml:space="preserve"> sense tenir en compte la població per generació</w:t>
      </w:r>
      <w:r w:rsidRPr="008427BB">
        <w:rPr>
          <w:rFonts w:cs="Times New Roman"/>
          <w:szCs w:val="20"/>
        </w:rPr>
        <w:t xml:space="preserve">, </w:t>
      </w:r>
      <w:r w:rsidR="00F02D29" w:rsidRPr="008427BB">
        <w:rPr>
          <w:rFonts w:cs="Times New Roman"/>
          <w:szCs w:val="20"/>
        </w:rPr>
        <w:t>per</w:t>
      </w:r>
      <w:r w:rsidRPr="008427BB">
        <w:rPr>
          <w:rFonts w:cs="Times New Roman"/>
          <w:szCs w:val="20"/>
        </w:rPr>
        <w:t>qu</w:t>
      </w:r>
      <w:r w:rsidR="00F02D29" w:rsidRPr="008427BB">
        <w:rPr>
          <w:rFonts w:cs="Times New Roman"/>
          <w:szCs w:val="20"/>
        </w:rPr>
        <w:t>è</w:t>
      </w:r>
      <w:r w:rsidRPr="008427BB">
        <w:rPr>
          <w:rFonts w:cs="Times New Roman"/>
          <w:szCs w:val="20"/>
        </w:rPr>
        <w:t xml:space="preserve"> es va comprovar que la població no modificava la forma del gràfic notablement</w:t>
      </w:r>
      <w:r w:rsidRPr="008427BB">
        <w:rPr>
          <w:rFonts w:eastAsiaTheme="minorEastAsia" w:cs="Times New Roman"/>
          <w:szCs w:val="20"/>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PXO</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PXO,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Crs</w:t>
            </w:r>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 Crs</w:t>
            </w:r>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blaconc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S'inclouen els valor de totes les possibles configuracions de mutacions.</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Crs</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S'inclouen els valor de totes les possibles configuracions d’entrades.</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Posició Y de l’ocell</w:t>
            </w:r>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Posició Y del forat del obstacle</w:t>
            </w:r>
          </w:p>
          <w:p w14:paraId="6D14372E"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X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Posició X de l’obstacle</w:t>
            </w:r>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Velocitat Y de l’ocell</w:t>
            </w:r>
          </w:p>
        </w:tc>
      </w:tr>
    </w:tbl>
    <w:p w14:paraId="027FD3A7" w14:textId="77777777" w:rsidR="00EA1403" w:rsidRPr="008427BB" w:rsidRDefault="00EA1403" w:rsidP="00EA1403">
      <w:pPr>
        <w:jc w:val="both"/>
        <w:rPr>
          <w:rFonts w:cs="Times New Roman"/>
          <w:szCs w:val="20"/>
        </w:rPr>
      </w:pP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r w:rsidRPr="008427BB">
        <w:rPr>
          <w:rFonts w:cs="Times New Roman"/>
          <w:b/>
          <w:bCs/>
          <w:szCs w:val="20"/>
        </w:rPr>
        <w:t>Crs</w:t>
      </w:r>
      <w:r w:rsidRPr="008427BB">
        <w:rPr>
          <w:rFonts w:cs="Times New Roman"/>
          <w:szCs w:val="20"/>
        </w:rPr>
        <w:t>; és on el coeficient és més alt, per tant, és el més logarítmic.</w:t>
      </w:r>
    </w:p>
    <w:p w14:paraId="662E02A2" w14:textId="0655CA32" w:rsidR="00F00DA2" w:rsidRPr="00F00DA2" w:rsidRDefault="00F00DA2" w:rsidP="00F00DA2">
      <w:bookmarkStart w:id="9" w:name="_Toc178197166"/>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En les primeres generacions, la IA obté guanys significatius en la puntuació de fitness. Això es deu al fet que hi ha moltes possibilitats de millora i, petits canvis en l'estratègia poden portar a grans augments del fitness. De la mateixa manera, a mesura que la IA es troba a generacions més avançades, els canvis substancials que poden portar a una millora en el fitness són canvis més subtils i la seva millora respecte al fitness també és menor.</w:t>
      </w:r>
    </w:p>
    <w:p w14:paraId="14E0E56E" w14:textId="252C9FB4" w:rsidR="00F00DA2" w:rsidRPr="00F00DA2" w:rsidRDefault="00F00DA2" w:rsidP="00F00DA2">
      <w:r w:rsidRPr="00F00DA2">
        <w:t>Un altre motiu que col·labora a la forma logarítmica és la mecànica del joc. La mecànica del joc del Flappy Bird porta a una dificultat finita, de manera que hi ha un “límit” a l’aprenentatge en què ja haurà après a tractar la informació de manera 100% correcta.</w:t>
      </w:r>
    </w:p>
    <w:p w14:paraId="1EF004CC" w14:textId="77777777" w:rsidR="00F00DA2" w:rsidRDefault="00F00DA2" w:rsidP="00F00DA2">
      <w:pPr>
        <w:rPr>
          <w:b/>
        </w:rPr>
      </w:pPr>
      <w:r w:rsidRPr="00F00DA2">
        <w:t>L'anàlisi d'aquesta tendència logarítmica a priori pot semblar poc útil, però té bastants aplicacions. Per exemple, permet predir els ràpids guanys inicials de fitness seguits d'un altiplà, de manera que es pot determinar quin és el millor moment per aturar l’aprenentatge o afegir nous reptes a l’aprenentatge per obtenir uns millors resultats.</w:t>
      </w:r>
    </w:p>
    <w:p w14:paraId="7F4B75A7" w14:textId="3BF7727D" w:rsidR="00EA1403" w:rsidRPr="008427BB" w:rsidRDefault="007701D8" w:rsidP="00F00DA2">
      <w:pPr>
        <w:pStyle w:val="Ttulo1"/>
        <w:rPr>
          <w:rFonts w:cs="Times New Roman"/>
          <w:szCs w:val="20"/>
        </w:rPr>
      </w:pPr>
      <w:r w:rsidRPr="008427BB">
        <w:rPr>
          <w:rFonts w:cs="Times New Roman"/>
          <w:szCs w:val="20"/>
        </w:rPr>
        <w:t>COM AFECTEN LES VARIABLES</w:t>
      </w:r>
      <w:bookmarkEnd w:id="9"/>
    </w:p>
    <w:p w14:paraId="2C117C4D" w14:textId="01DF0952" w:rsidR="007701D8" w:rsidRPr="008427BB"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8427BB">
        <w:rPr>
          <w:rFonts w:cs="Times New Roman"/>
          <w:szCs w:val="20"/>
        </w:rPr>
        <w:t>inputs, mutacions i poblacions generen diferents comportaments en l’evolució i l’aprenentatge de la xarxa neuronal. A continuació s’explica breument com es comporta la xarxa neuronal depenent de les variables que li introduïm.</w:t>
      </w:r>
    </w:p>
    <w:p w14:paraId="48497D55" w14:textId="024AD82A" w:rsidR="00DB77B2" w:rsidRPr="008427BB" w:rsidRDefault="00374E85" w:rsidP="00F00DA2">
      <w:pPr>
        <w:pStyle w:val="Ttulo2"/>
      </w:pPr>
      <w:r w:rsidRPr="008427BB">
        <w:lastRenderedPageBreak/>
        <w:t xml:space="preserve">ANÀLISI DELS  </w:t>
      </w:r>
      <w:r w:rsidR="00DB77B2" w:rsidRPr="008427BB">
        <w:t>INPUTS</w:t>
      </w:r>
    </w:p>
    <w:p w14:paraId="35DA738F" w14:textId="34F7E9E3" w:rsidR="007701D8" w:rsidRPr="008427BB" w:rsidRDefault="00D90EE2" w:rsidP="007701D8">
      <w:pPr>
        <w:jc w:val="both"/>
        <w:rPr>
          <w:rFonts w:cs="Times New Roman"/>
          <w:szCs w:val="20"/>
        </w:rPr>
      </w:pPr>
      <w:r w:rsidRPr="008427BB">
        <w:rPr>
          <w:rFonts w:cs="Times New Roman"/>
          <w:noProof/>
          <w:szCs w:val="20"/>
        </w:rPr>
        <w:drawing>
          <wp:anchor distT="0" distB="0" distL="114300" distR="114300" simplePos="0" relativeHeight="251660294" behindDoc="1" locked="0" layoutInCell="1" allowOverlap="1" wp14:anchorId="7020D730" wp14:editId="7B859EDF">
            <wp:simplePos x="0" y="0"/>
            <wp:positionH relativeFrom="margin">
              <wp:align>right</wp:align>
            </wp:positionH>
            <wp:positionV relativeFrom="paragraph">
              <wp:posOffset>10160</wp:posOffset>
            </wp:positionV>
            <wp:extent cx="3754755" cy="1757045"/>
            <wp:effectExtent l="0" t="0" r="0" b="0"/>
            <wp:wrapTight wrapText="bothSides">
              <wp:wrapPolygon edited="0">
                <wp:start x="0" y="0"/>
                <wp:lineTo x="0" y="21311"/>
                <wp:lineTo x="21479" y="21311"/>
                <wp:lineTo x="21479" y="0"/>
                <wp:lineTo x="0" y="0"/>
              </wp:wrapPolygon>
            </wp:wrapTight>
            <wp:docPr id="111130014" name="Imatge 1" descr="Imatge que conté text, Font, captura de pantalla, lí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30014" name="Imatge 1" descr="Imatge que conté text, Font, captura de pantalla, línia"/>
                    <pic:cNvPicPr/>
                  </pic:nvPicPr>
                  <pic:blipFill>
                    <a:blip r:embed="rId15">
                      <a:extLst>
                        <a:ext uri="{28A0092B-C50C-407E-A947-70E740481C1C}">
                          <a14:useLocalDpi xmlns:a14="http://schemas.microsoft.com/office/drawing/2010/main" val="0"/>
                        </a:ext>
                      </a:extLst>
                    </a:blip>
                    <a:stretch>
                      <a:fillRect/>
                    </a:stretch>
                  </pic:blipFill>
                  <pic:spPr>
                    <a:xfrm>
                      <a:off x="0" y="0"/>
                      <a:ext cx="3754755" cy="1757045"/>
                    </a:xfrm>
                    <a:prstGeom prst="rect">
                      <a:avLst/>
                    </a:prstGeom>
                  </pic:spPr>
                </pic:pic>
              </a:graphicData>
            </a:graphic>
            <wp14:sizeRelH relativeFrom="margin">
              <wp14:pctWidth>0</wp14:pctWidth>
            </wp14:sizeRelH>
            <wp14:sizeRelV relativeFrom="margin">
              <wp14:pctHeight>0</wp14:pctHeight>
            </wp14:sizeRelV>
          </wp:anchor>
        </w:drawing>
      </w:r>
      <w:r w:rsidR="00F00DA2" w:rsidRPr="00F00DA2">
        <w:t xml:space="preserve"> </w:t>
      </w:r>
      <w:r w:rsidR="00F00DA2" w:rsidRPr="00F00DA2">
        <w:rPr>
          <w:rFonts w:cs="Times New Roman"/>
          <w:szCs w:val="20"/>
        </w:rPr>
        <w:t>Quan la xarxa neuronal només coneix la posició Y de l'ocell (PYO), els resultats  són completament aleatoris anant des de 0 fins a 4.000 de fitness. Mai assoleix una dada superior de 4.000 de fitness, perquè no té la informació necessària per arribar al seu objectiu, pel fet que amb les dades de què disposa no pot saber a quina posició es troba el forat de l'obstacle. L'única cosa que pot fer és evitar caure a terra i estar a una alçada en la qual pot haver-hi un forat. (La puntuació màxima és de 160.000 punts de fitness i una puntuació de 4.000 punts no presenta cap indici d’un aprenentatge rellevant).</w:t>
      </w:r>
      <w:r w:rsidR="00C67949" w:rsidRPr="008427BB">
        <w:rPr>
          <w:rFonts w:cs="Times New Roman"/>
          <w:noProof/>
          <w:szCs w:val="20"/>
        </w:rPr>
        <w:t xml:space="preserve"> </w:t>
      </w:r>
    </w:p>
    <w:p w14:paraId="189009C5" w14:textId="06E51653" w:rsidR="007701D8" w:rsidRPr="008427BB" w:rsidRDefault="008748BE" w:rsidP="007701D8">
      <w:pPr>
        <w:jc w:val="both"/>
        <w:rPr>
          <w:rFonts w:cs="Times New Roman"/>
          <w:szCs w:val="20"/>
        </w:rPr>
      </w:pPr>
      <w:r w:rsidRPr="008427BB">
        <w:rPr>
          <w:rFonts w:cs="Times New Roman"/>
          <w:noProof/>
          <w:szCs w:val="20"/>
        </w:rPr>
        <w:drawing>
          <wp:anchor distT="0" distB="0" distL="114300" distR="114300" simplePos="0" relativeHeight="251658242" behindDoc="1" locked="0" layoutInCell="1" allowOverlap="1" wp14:anchorId="4B68BE88" wp14:editId="05849A25">
            <wp:simplePos x="0" y="0"/>
            <wp:positionH relativeFrom="margin">
              <wp:posOffset>-60960</wp:posOffset>
            </wp:positionH>
            <wp:positionV relativeFrom="paragraph">
              <wp:posOffset>-1270</wp:posOffset>
            </wp:positionV>
            <wp:extent cx="3086100" cy="1617345"/>
            <wp:effectExtent l="0" t="0" r="0" b="1905"/>
            <wp:wrapTight wrapText="bothSides">
              <wp:wrapPolygon edited="0">
                <wp:start x="0" y="0"/>
                <wp:lineTo x="0" y="21371"/>
                <wp:lineTo x="21467" y="21371"/>
                <wp:lineTo x="21467" y="0"/>
                <wp:lineTo x="0" y="0"/>
              </wp:wrapPolygon>
            </wp:wrapTight>
            <wp:docPr id="428462296" name="Imatge 1" descr="Imatge que conté text, captura de pantalla, rebut, líni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462296" name="Imatge 1" descr="Imatge que conté text, captura de pantalla, rebut, línia&#10;&#10;Descripció generada automàticament"/>
                    <pic:cNvPicPr/>
                  </pic:nvPicPr>
                  <pic:blipFill>
                    <a:blip r:embed="rId16">
                      <a:extLst>
                        <a:ext uri="{28A0092B-C50C-407E-A947-70E740481C1C}">
                          <a14:useLocalDpi xmlns:a14="http://schemas.microsoft.com/office/drawing/2010/main" val="0"/>
                        </a:ext>
                      </a:extLst>
                    </a:blip>
                    <a:stretch>
                      <a:fillRect/>
                    </a:stretch>
                  </pic:blipFill>
                  <pic:spPr>
                    <a:xfrm>
                      <a:off x="0" y="0"/>
                      <a:ext cx="3086100" cy="1617345"/>
                    </a:xfrm>
                    <a:prstGeom prst="rect">
                      <a:avLst/>
                    </a:prstGeom>
                  </pic:spPr>
                </pic:pic>
              </a:graphicData>
            </a:graphic>
            <wp14:sizeRelH relativeFrom="margin">
              <wp14:pctWidth>0</wp14:pctWidth>
            </wp14:sizeRelH>
            <wp14:sizeRelV relativeFrom="margin">
              <wp14:pctHeight>0</wp14:pctHeight>
            </wp14:sizeRelV>
          </wp:anchor>
        </w:drawing>
      </w:r>
      <w:r w:rsidR="00F00DA2" w:rsidRPr="00F00DA2">
        <w:t xml:space="preserve"> </w:t>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input PYO, perquè està jugant completament a cegues.</w:t>
      </w:r>
      <w:r w:rsidR="007701D8" w:rsidRPr="008427BB">
        <w:rPr>
          <w:rFonts w:cs="Times New Roman"/>
          <w:szCs w:val="20"/>
        </w:rPr>
        <w:t xml:space="preserve"> </w:t>
      </w:r>
    </w:p>
    <w:p w14:paraId="5AFF9927" w14:textId="77777777" w:rsidR="00F00DA2" w:rsidRDefault="00F00DA2" w:rsidP="007701D8">
      <w:pPr>
        <w:jc w:val="both"/>
        <w:rPr>
          <w:rFonts w:cs="Times New Roman"/>
          <w:szCs w:val="20"/>
        </w:rPr>
      </w:pPr>
      <w:r w:rsidRPr="00F00DA2">
        <w:rPr>
          <w:rFonts w:cs="Times New Roman"/>
          <w:szCs w:val="20"/>
        </w:rPr>
        <w:t>Quan la xarxa neuronal coneix la posició Y de l'ocell i la posició Y de l'obstacle, l'aprenentatge de la xarxa és més ràpid i efectiu, perquè té la informació necessària per completar la tasca. Però si ens fixem en les connexions d’aquestes xarxes neuronals ens  adonarem que la importància del valor de la connexió no és el seu valor en si mateix sinó en la relació que té amb l’altra connexió.</w:t>
      </w:r>
    </w:p>
    <w:p w14:paraId="656F6A33" w14:textId="16B28E08" w:rsidR="00FA364C" w:rsidRPr="008427BB" w:rsidRDefault="008748BE" w:rsidP="007701D8">
      <w:pPr>
        <w:jc w:val="both"/>
        <w:rPr>
          <w:rFonts w:cs="Times New Roman"/>
          <w:szCs w:val="20"/>
        </w:rPr>
      </w:pPr>
      <w:r w:rsidRPr="008427BB">
        <w:rPr>
          <w:rFonts w:cs="Times New Roman"/>
          <w:noProof/>
          <w:szCs w:val="20"/>
        </w:rPr>
        <w:drawing>
          <wp:anchor distT="0" distB="0" distL="114300" distR="114300" simplePos="0" relativeHeight="251658243" behindDoc="0" locked="0" layoutInCell="1" allowOverlap="1" wp14:anchorId="4E273378" wp14:editId="684C88AE">
            <wp:simplePos x="0" y="0"/>
            <wp:positionH relativeFrom="margin">
              <wp:posOffset>623570</wp:posOffset>
            </wp:positionH>
            <wp:positionV relativeFrom="paragraph">
              <wp:posOffset>805180</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17">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7B74" w:rsidRPr="008427BB">
        <w:rPr>
          <w:rFonts w:cs="Times New Roman"/>
          <w:szCs w:val="20"/>
        </w:rPr>
        <w:t>P</w:t>
      </w:r>
      <w:r w:rsidR="00FA364C" w:rsidRPr="008427BB">
        <w:rPr>
          <w:rFonts w:cs="Times New Roman"/>
          <w:szCs w:val="20"/>
        </w:rPr>
        <w:t xml:space="preserve">er exemple </w:t>
      </w:r>
      <w:r w:rsidRPr="008427BB">
        <w:rPr>
          <w:rFonts w:cs="Times New Roman"/>
          <w:szCs w:val="20"/>
        </w:rPr>
        <w:t>el quadre que es mostra a continuació,</w:t>
      </w:r>
      <w:r w:rsidR="00587B74" w:rsidRPr="008427BB">
        <w:rPr>
          <w:rFonts w:cs="Times New Roman"/>
          <w:szCs w:val="20"/>
        </w:rPr>
        <w:t xml:space="preserve"> correspon a </w:t>
      </w:r>
      <w:r w:rsidR="00FA364C" w:rsidRPr="008427BB">
        <w:rPr>
          <w:rFonts w:cs="Times New Roman"/>
          <w:szCs w:val="20"/>
        </w:rPr>
        <w:t xml:space="preserve"> una xarxa neuronal amb els inputs PYO i PYF on aquest 0,5 podria haver estat un 0,</w:t>
      </w:r>
      <w:r w:rsidRPr="008427BB">
        <w:rPr>
          <w:rFonts w:cs="Times New Roman"/>
          <w:szCs w:val="20"/>
        </w:rPr>
        <w:t>3</w:t>
      </w:r>
      <w:r w:rsidR="00FA364C" w:rsidRPr="008427BB">
        <w:rPr>
          <w:rFonts w:cs="Times New Roman"/>
          <w:szCs w:val="20"/>
        </w:rPr>
        <w:t xml:space="preserve"> o un 0,</w:t>
      </w:r>
      <w:r w:rsidRPr="008427BB">
        <w:rPr>
          <w:rFonts w:cs="Times New Roman"/>
          <w:szCs w:val="20"/>
        </w:rPr>
        <w:t>8</w:t>
      </w:r>
      <w:r w:rsidR="00FA364C" w:rsidRPr="008427BB">
        <w:rPr>
          <w:rFonts w:cs="Times New Roman"/>
          <w:szCs w:val="20"/>
        </w:rPr>
        <w:t xml:space="preserve"> però el que realment importa és que l’altra connexió sigui un -0,5; un</w:t>
      </w:r>
      <w:r w:rsidR="006E62D0" w:rsidRPr="008427BB">
        <w:rPr>
          <w:rFonts w:cs="Times New Roman"/>
          <w:szCs w:val="20"/>
        </w:rPr>
        <w:t xml:space="preserve"> </w:t>
      </w:r>
      <w:r w:rsidR="00FA364C" w:rsidRPr="008427BB">
        <w:rPr>
          <w:rFonts w:cs="Times New Roman"/>
          <w:szCs w:val="20"/>
        </w:rPr>
        <w:t>-0,</w:t>
      </w:r>
      <w:r w:rsidRPr="008427BB">
        <w:rPr>
          <w:rFonts w:cs="Times New Roman"/>
          <w:szCs w:val="20"/>
        </w:rPr>
        <w:t>3</w:t>
      </w:r>
      <w:r w:rsidR="00FA364C" w:rsidRPr="008427BB">
        <w:rPr>
          <w:rFonts w:cs="Times New Roman"/>
          <w:szCs w:val="20"/>
        </w:rPr>
        <w:t xml:space="preserve"> o un -0,</w:t>
      </w:r>
      <w:r w:rsidRPr="008427BB">
        <w:rPr>
          <w:rFonts w:cs="Times New Roman"/>
          <w:szCs w:val="20"/>
        </w:rPr>
        <w:t>8</w:t>
      </w:r>
      <w:r w:rsidR="00463154" w:rsidRPr="008427BB">
        <w:rPr>
          <w:rFonts w:cs="Times New Roman"/>
          <w:szCs w:val="20"/>
        </w:rPr>
        <w:t xml:space="preserve"> respectivament, </w:t>
      </w:r>
      <w:r w:rsidRPr="008427BB">
        <w:rPr>
          <w:rFonts w:cs="Times New Roman"/>
          <w:szCs w:val="20"/>
        </w:rPr>
        <w:t>é</w:t>
      </w:r>
      <w:r w:rsidR="00463154" w:rsidRPr="008427BB">
        <w:rPr>
          <w:rFonts w:cs="Times New Roman"/>
          <w:szCs w:val="20"/>
        </w:rPr>
        <w:t xml:space="preserve">s a dir que conservin la mateixa </w:t>
      </w:r>
      <w:r w:rsidRPr="008427BB">
        <w:rPr>
          <w:rFonts w:cs="Times New Roman"/>
          <w:szCs w:val="20"/>
        </w:rPr>
        <w:t>relació</w:t>
      </w:r>
      <w:r w:rsidR="00463154" w:rsidRPr="008427BB">
        <w:rPr>
          <w:rFonts w:cs="Times New Roman"/>
          <w:szCs w:val="20"/>
        </w:rPr>
        <w:t xml:space="preserve"> entre ells</w:t>
      </w:r>
      <w:r w:rsidR="00FA364C" w:rsidRPr="008427BB">
        <w:rPr>
          <w:rFonts w:cs="Times New Roman"/>
          <w:szCs w:val="20"/>
        </w:rPr>
        <w:t xml:space="preserve">. </w:t>
      </w:r>
    </w:p>
    <w:p w14:paraId="27414449" w14:textId="5A89F70A" w:rsidR="007755AE" w:rsidRPr="008427BB" w:rsidRDefault="007755AE" w:rsidP="007701D8">
      <w:pPr>
        <w:jc w:val="both"/>
        <w:rPr>
          <w:rFonts w:cs="Times New Roman"/>
          <w:szCs w:val="20"/>
        </w:rPr>
      </w:pPr>
    </w:p>
    <w:p w14:paraId="63D29BF5" w14:textId="5AFEAA98" w:rsidR="00F00DA2" w:rsidRPr="00F00DA2" w:rsidRDefault="00F00DA2" w:rsidP="00F00DA2">
      <w:pPr>
        <w:jc w:val="both"/>
        <w:rPr>
          <w:rFonts w:cs="Times New Roman"/>
          <w:szCs w:val="20"/>
        </w:rPr>
      </w:pPr>
      <w:r w:rsidRPr="00F00DA2">
        <w:rPr>
          <w:rFonts w:cs="Times New Roman"/>
          <w:szCs w:val="20"/>
        </w:rPr>
        <w:t>Aleshores podem concloure que amb un sol input que relaciona aquestes dues variables de forma directa, l’aprenentatge és més eficient, millorant la velocitat i reduint la complexitat de la xarxa neuronal, oferint uns millors resultats d’acord amb les gràfiques generació-fitness.</w:t>
      </w:r>
    </w:p>
    <w:p w14:paraId="281057F6" w14:textId="21B60157" w:rsidR="007701D8" w:rsidRPr="008427BB" w:rsidRDefault="00F00DA2" w:rsidP="00F00DA2">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inputs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input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05417A41" w:rsidR="004340E5" w:rsidRPr="008427BB" w:rsidRDefault="00463154" w:rsidP="007701D8">
      <w:pPr>
        <w:jc w:val="both"/>
        <w:rPr>
          <w:rFonts w:cs="Times New Roman"/>
          <w:szCs w:val="20"/>
        </w:rPr>
      </w:pPr>
      <w:r w:rsidRPr="008427BB">
        <w:rPr>
          <w:rFonts w:cs="Times New Roman"/>
          <w:noProof/>
          <w:szCs w:val="20"/>
        </w:rPr>
        <w:lastRenderedPageBreak/>
        <w:drawing>
          <wp:anchor distT="0" distB="0" distL="114300" distR="114300" simplePos="0" relativeHeight="251658244" behindDoc="1" locked="0" layoutInCell="1" allowOverlap="1" wp14:anchorId="659BFFAB" wp14:editId="4DB4B856">
            <wp:simplePos x="0" y="0"/>
            <wp:positionH relativeFrom="margin">
              <wp:posOffset>1430655</wp:posOffset>
            </wp:positionH>
            <wp:positionV relativeFrom="paragraph">
              <wp:posOffset>27940</wp:posOffset>
            </wp:positionV>
            <wp:extent cx="3966210" cy="1889760"/>
            <wp:effectExtent l="0" t="0" r="0" b="0"/>
            <wp:wrapTight wrapText="bothSides">
              <wp:wrapPolygon edited="0">
                <wp:start x="0" y="0"/>
                <wp:lineTo x="0" y="21339"/>
                <wp:lineTo x="21476" y="21339"/>
                <wp:lineTo x="21476" y="0"/>
                <wp:lineTo x="0" y="0"/>
              </wp:wrapPolygon>
            </wp:wrapTight>
            <wp:docPr id="1587666290" name="Imatge 1" descr="Imatge que conté text, línia, captura de pantall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666290" name="Imatge 1" descr="Imatge que conté text, línia, captura de pantalla, Font&#10;&#10;Descripció generada automàticame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66210" cy="1889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0DA2" w:rsidRPr="00F00DA2">
        <w:t xml:space="preserve"> </w:t>
      </w:r>
      <w:r w:rsidR="00F00DA2" w:rsidRPr="00F00DA2">
        <w:rPr>
          <w:rFonts w:cs="Times New Roman"/>
          <w:szCs w:val="20"/>
        </w:rPr>
        <w:t>Quan ajuntem tots els inputs posició Y de l'ocell, posició Y i X de l'obstacle i velocitat Y de l'ocell (PYO-PFY-PXO-VYO) alenteix encara més l’aprenentatge i passa a ser una de les xarxes neuronals menys bones, traient de banda les que no tenen prou informació-  com que ha d’ignorar l'excés d’informació.</w:t>
      </w:r>
      <w:r w:rsidR="007701D8" w:rsidRPr="008427BB">
        <w:rPr>
          <w:rFonts w:cs="Times New Roman"/>
          <w:szCs w:val="20"/>
        </w:rPr>
        <w:t xml:space="preserve"> </w:t>
      </w:r>
    </w:p>
    <w:p w14:paraId="18E34070" w14:textId="77777777" w:rsidR="00F00DA2" w:rsidRPr="00F00DA2"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r w:rsidRPr="00F00DA2">
        <w:rPr>
          <w:rFonts w:cs="Times New Roman"/>
          <w:i/>
          <w:iCs/>
          <w:szCs w:val="20"/>
        </w:rPr>
        <w:t>Flappy Bird</w:t>
      </w:r>
      <w:r w:rsidRPr="00F00DA2">
        <w:rPr>
          <w:rFonts w:cs="Times New Roman"/>
          <w:szCs w:val="20"/>
        </w:rPr>
        <w:t>, l’aprenentatge s’alenteix i/o es limita més que altres xarxes neuronals pensades per resoldre problemes més complexos.</w:t>
      </w:r>
    </w:p>
    <w:p w14:paraId="7BAC9D97" w14:textId="6F102133" w:rsidR="00374E85" w:rsidRPr="008427BB" w:rsidRDefault="00374E85" w:rsidP="00F00DA2">
      <w:pPr>
        <w:pStyle w:val="Ttulo2"/>
      </w:pPr>
      <w:r w:rsidRPr="008427BB">
        <w:t>ANÀLISI DE LES MUTACIONS</w:t>
      </w:r>
    </w:p>
    <w:p w14:paraId="32F04C4A" w14:textId="05594DE4" w:rsidR="000314EE" w:rsidRPr="008427BB" w:rsidRDefault="00374F11" w:rsidP="007701D8">
      <w:pPr>
        <w:jc w:val="both"/>
        <w:rPr>
          <w:rFonts w:cs="Times New Roman"/>
          <w:szCs w:val="20"/>
        </w:rPr>
      </w:pPr>
      <w:r w:rsidRPr="008427BB">
        <w:rPr>
          <w:rFonts w:cs="Times New Roman"/>
          <w:noProof/>
          <w:szCs w:val="20"/>
        </w:rPr>
        <w:drawing>
          <wp:anchor distT="0" distB="0" distL="114300" distR="114300" simplePos="0" relativeHeight="251658245" behindDoc="0" locked="0" layoutInCell="1" allowOverlap="1" wp14:anchorId="0A9FDC4E" wp14:editId="0A36DBDB">
            <wp:simplePos x="0" y="0"/>
            <wp:positionH relativeFrom="margin">
              <wp:posOffset>-11037</wp:posOffset>
            </wp:positionH>
            <wp:positionV relativeFrom="paragraph">
              <wp:posOffset>1103241</wp:posOffset>
            </wp:positionV>
            <wp:extent cx="5400040" cy="2250440"/>
            <wp:effectExtent l="0" t="0" r="0" b="0"/>
            <wp:wrapTopAndBottom/>
            <wp:docPr id="1507033562" name="Imatge 2" descr="Imatge que conté text, captura de pantalla, línia, Tram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33562" name="Imatge 2" descr="Imatge que conté text, captura de pantalla, línia, Trama&#10;&#10;Descripció generada automàticamen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250440"/>
                    </a:xfrm>
                    <a:prstGeom prst="rect">
                      <a:avLst/>
                    </a:prstGeom>
                    <a:noFill/>
                    <a:ln>
                      <a:noFill/>
                    </a:ln>
                  </pic:spPr>
                </pic:pic>
              </a:graphicData>
            </a:graphic>
          </wp:anchor>
        </w:drawing>
      </w:r>
      <w:r w:rsidR="005668F4" w:rsidRPr="005668F4">
        <w:t xml:space="preserve"> </w:t>
      </w:r>
      <w:r w:rsidR="005668F4" w:rsidRPr="005668F4">
        <w:rPr>
          <w:rFonts w:cs="Times New Roman"/>
          <w:szCs w:val="20"/>
        </w:rPr>
        <w:t>L’aplicació de la mutació no estructural (MNE), en general provoca unes puntuacions de fitness més altes i un aprenentatge més ràpid quan l’apliquem sola, però quan es tracta de generacions on es dona un excés d’informació o on falta informació, l’aprenentatge de la mutació s’alenteix com que no pot eliminar ni crear connexions i ha de perdre temps aproximant el valor d’una connexió a 0. D’altra banda, quan l’ajuntem amb més mutacions perd eficiència (MNE-ME, MNE-Crs i MNE-ME-Crs)).</w:t>
      </w:r>
      <w:r w:rsidR="007701D8" w:rsidRPr="008427BB">
        <w:rPr>
          <w:rFonts w:cs="Times New Roman"/>
          <w:szCs w:val="20"/>
        </w:rPr>
        <w:t xml:space="preserve"> </w:t>
      </w:r>
    </w:p>
    <w:p w14:paraId="046F4008" w14:textId="689FF888" w:rsidR="00B203A0" w:rsidRPr="008427BB" w:rsidRDefault="00B203A0" w:rsidP="007701D8">
      <w:pPr>
        <w:jc w:val="both"/>
        <w:rPr>
          <w:rFonts w:cs="Times New Roman"/>
          <w:szCs w:val="20"/>
        </w:rPr>
      </w:pPr>
    </w:p>
    <w:p w14:paraId="4CC5B83A" w14:textId="5C0E59D6" w:rsidR="005668F4" w:rsidRDefault="005668F4" w:rsidP="007701D8">
      <w:pPr>
        <w:jc w:val="both"/>
        <w:rPr>
          <w:rFonts w:cs="Times New Roman"/>
          <w:szCs w:val="20"/>
        </w:rPr>
      </w:pPr>
      <w:r w:rsidRPr="008427BB">
        <w:rPr>
          <w:rFonts w:cs="Times New Roman"/>
          <w:noProof/>
          <w:szCs w:val="20"/>
        </w:rPr>
        <w:drawing>
          <wp:anchor distT="0" distB="0" distL="114300" distR="114300" simplePos="0" relativeHeight="251658246" behindDoc="1" locked="0" layoutInCell="1" allowOverlap="1" wp14:anchorId="6B5CA818" wp14:editId="6F1E0A5D">
            <wp:simplePos x="0" y="0"/>
            <wp:positionH relativeFrom="margin">
              <wp:posOffset>1078230</wp:posOffset>
            </wp:positionH>
            <wp:positionV relativeFrom="paragraph">
              <wp:posOffset>2178685</wp:posOffset>
            </wp:positionV>
            <wp:extent cx="3760470" cy="2193290"/>
            <wp:effectExtent l="0" t="0" r="0" b="0"/>
            <wp:wrapTight wrapText="bothSides">
              <wp:wrapPolygon edited="0">
                <wp:start x="0" y="0"/>
                <wp:lineTo x="0" y="21387"/>
                <wp:lineTo x="21447" y="21387"/>
                <wp:lineTo x="21447" y="0"/>
                <wp:lineTo x="0" y="0"/>
              </wp:wrapPolygon>
            </wp:wrapTight>
            <wp:docPr id="974137673" name="Imatge 3" descr="Imatge que conté text, línia, captura de pantall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137673" name="Imatge 3" descr="Imatge que conté text, línia, captura de pantalla, Font&#10;&#10;Descripció generada automàticamen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60470" cy="2193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01D8" w:rsidRPr="008427BB">
        <w:rPr>
          <w:rFonts w:cs="Times New Roman"/>
          <w:szCs w:val="20"/>
        </w:rPr>
        <w:t>Q</w:t>
      </w:r>
      <w:r w:rsidRPr="005668F4">
        <w:rPr>
          <w:rFonts w:cs="Times New Roman"/>
          <w:szCs w:val="20"/>
        </w:rPr>
        <w:t xml:space="preserve">uan apliquem la mutació estructural (ME) només genera un resultat per sobre de les altres mutacions quan es tracta d’aplicar aquesta mutació a generacions amb excés o falta d’inputs. Però la ME és superada per altres mutacions  (MNE) al cap d’unes quantes generacions, pel fet que la ME inicia amb un primer </w:t>
      </w:r>
      <w:r w:rsidRPr="005668F4">
        <w:rPr>
          <w:rFonts w:cs="Times New Roman"/>
          <w:szCs w:val="20"/>
        </w:rPr>
        <w:lastRenderedPageBreak/>
        <w:t>salt, però després s’estanca per fer que la xarxa neuronal sigui més complexa. D’altra banda</w:t>
      </w:r>
      <w:r>
        <w:rPr>
          <w:rFonts w:cs="Times New Roman"/>
          <w:szCs w:val="20"/>
        </w:rPr>
        <w:t>,</w:t>
      </w:r>
      <w:r w:rsidRPr="005668F4">
        <w:rPr>
          <w:rFonts w:cs="Times New Roman"/>
          <w:szCs w:val="20"/>
        </w:rPr>
        <w:t xml:space="preserve"> quan ajuntem la ME amb més mutacions (MEN-ME i MNE-ME-Crs), perd eficiència per generacions amb inputs no gaire bons, però guanya eficiència quan es donen bons inputs d’entrada, assegurant que superi a quant n'hi ha la mutació sola.</w:t>
      </w:r>
    </w:p>
    <w:p w14:paraId="5E37F9D7" w14:textId="52AC3E90" w:rsidR="005668F4" w:rsidRPr="005668F4" w:rsidRDefault="005668F4" w:rsidP="005668F4">
      <w:bookmarkStart w:id="10" w:name="_Toc178197167"/>
      <w:r w:rsidRPr="005668F4">
        <w:t>D’altra banda, la implicació del crossover no provoca canvis notables en la majoria de partides, però a vegades pot fer malbé l’aprenentatge sense cap patró aparent.</w:t>
      </w:r>
    </w:p>
    <w:p w14:paraId="3F453EEE" w14:textId="6BE1DB70" w:rsidR="005668F4" w:rsidRPr="005668F4" w:rsidRDefault="005668F4" w:rsidP="005668F4">
      <w:r w:rsidRPr="005668F4">
        <w:t>Respecte a la població, el que fa  és augmentar la velocitat d’aprenentatge d’una generació en funció de la població que hi hagi, a causa de la presència de més xarxes neuronals que permeten que aprengui més de pressa.</w:t>
      </w:r>
    </w:p>
    <w:p w14:paraId="6A2FF3B7" w14:textId="77777777" w:rsidR="005668F4" w:rsidRDefault="005668F4" w:rsidP="005668F4">
      <w:pPr>
        <w:rPr>
          <w:b/>
        </w:rPr>
      </w:pPr>
      <w:r w:rsidRPr="005668F4">
        <w:t>Cal recalcar que no tots els gràfics permeten corroborar aquestes conclusions al peu de la lletra per culpa de la quantitat de variables que poden afectar a com es comporta cada generació, però l’anàlisi dels gràfics fets anteriorment busca ser el més precís possible.</w:t>
      </w:r>
    </w:p>
    <w:p w14:paraId="43543D00" w14:textId="34E9034A" w:rsidR="00374E85" w:rsidRPr="008427BB" w:rsidRDefault="00374E85" w:rsidP="005668F4">
      <w:pPr>
        <w:pStyle w:val="Ttulo1"/>
        <w:jc w:val="both"/>
        <w:rPr>
          <w:rFonts w:cs="Times New Roman"/>
          <w:szCs w:val="20"/>
        </w:rPr>
      </w:pPr>
      <w:r w:rsidRPr="008427BB">
        <w:rPr>
          <w:rFonts w:cs="Times New Roman"/>
          <w:szCs w:val="20"/>
        </w:rPr>
        <w:t>CONCLUSIÓ</w:t>
      </w:r>
      <w:bookmarkEnd w:id="10"/>
    </w:p>
    <w:p w14:paraId="11B4FDF9" w14:textId="613867DA" w:rsidR="00374E85" w:rsidRPr="008427BB" w:rsidRDefault="00374E85" w:rsidP="00374E85">
      <w:pPr>
        <w:jc w:val="both"/>
        <w:rPr>
          <w:rFonts w:cs="Times New Roman"/>
          <w:szCs w:val="20"/>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inputs posició Y de l’ocell i posició Y del forat (PYO-PYF), la mutació no estructural i la població més alta que et permetí el dispositiu que utilitzis per entrenar la IA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bookmarkStart w:id="11" w:name="_Toc178197168"/>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5668F4">
        <w:t>En aquest sentit, volem oferir unes primeres línies a futur en algunes de les quals s’està començant a treballar.</w:t>
      </w:r>
    </w:p>
    <w:p w14:paraId="1B82151F" w14:textId="364EA219" w:rsidR="007701D8" w:rsidRPr="008427BB" w:rsidRDefault="006203A3" w:rsidP="005668F4">
      <w:pPr>
        <w:pStyle w:val="Ttulo1"/>
        <w:jc w:val="both"/>
        <w:rPr>
          <w:rFonts w:cs="Times New Roman"/>
          <w:szCs w:val="20"/>
        </w:rPr>
      </w:pPr>
      <w:r w:rsidRPr="008427BB">
        <w:rPr>
          <w:rFonts w:cs="Times New Roman"/>
          <w:szCs w:val="20"/>
        </w:rPr>
        <w:t>LÍNIES A FUTUR</w:t>
      </w:r>
      <w:bookmarkEnd w:id="11"/>
    </w:p>
    <w:p w14:paraId="1C82E3B0" w14:textId="314650C3"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i no s’ha pogut aprofundir o donar-los suficient rellevància, i oferir una continuïtat i ampliació a la recerca fins ara feta.</w:t>
      </w:r>
    </w:p>
    <w:p w14:paraId="2A58A9B1" w14:textId="7F53147F" w:rsidR="005668F4" w:rsidRPr="005668F4" w:rsidRDefault="005668F4" w:rsidP="005668F4">
      <w:pPr>
        <w:jc w:val="both"/>
        <w:rPr>
          <w:rFonts w:cs="Times New Roman"/>
          <w:szCs w:val="20"/>
        </w:rPr>
      </w:pPr>
      <w:r w:rsidRPr="005668F4">
        <w:rPr>
          <w:rFonts w:cs="Times New Roman"/>
          <w:szCs w:val="20"/>
        </w:rPr>
        <w:t>El primer aspecte a ampliar consistiria a passar d’una xarxa neuronal lineal, plantejada en un inici per resoldre problemes simples, a una xarxa neuronal complexa, i estudiar les diferències entre els dos tipus de xarxes i els resultats obtinguts. En utilitzar una xarxa neuronal complexa també es podrien plantejar nous tipus de paràmetres i variables a analitzar, la qual cosa faria que els jocs que podrien ser analitzats, a la vegada també podrien ser més complexos. En l’aspecte de l’aprenentatge, també es proposa poder aplicar més d’una mutació per IA i calibrar el nombre d’aquestes per veure si millora algun paràmetre d’aquest aprenentatge.</w:t>
      </w:r>
    </w:p>
    <w:p w14:paraId="1C35856D" w14:textId="04E92592" w:rsidR="005668F4" w:rsidRPr="005668F4" w:rsidRDefault="005668F4" w:rsidP="005668F4">
      <w:pPr>
        <w:jc w:val="both"/>
        <w:rPr>
          <w:rFonts w:cs="Times New Roman"/>
          <w:szCs w:val="20"/>
        </w:rPr>
      </w:pPr>
      <w:r w:rsidRPr="005668F4">
        <w:rPr>
          <w:rFonts w:cs="Times New Roman"/>
          <w:szCs w:val="20"/>
        </w:rPr>
        <w:t>Per exemple, per fer el problema més complex es podria implementar en el joc una funció en què aparegués una moneda en una alçada aleatòria i que l’ocell hagués de veure si és viable agafar la moneda o si en agafar-la es moriria i en funció d’això decidir que fer. En aquest sentit, s’hauria d’adaptar la xarxa neuronal per determinar la forma correcta d’administrar el fitness i també determinar la millor forma d’entrenar la IA, si per etapes separades per cada dificultat concreta o sí directament amb totes les dificultats alhora.</w:t>
      </w:r>
    </w:p>
    <w:p w14:paraId="2878D8F4" w14:textId="4B4DDB76" w:rsidR="005668F4" w:rsidRPr="005668F4" w:rsidRDefault="005668F4" w:rsidP="005668F4">
      <w:pPr>
        <w:jc w:val="both"/>
        <w:rPr>
          <w:rFonts w:cs="Times New Roman"/>
          <w:szCs w:val="20"/>
        </w:rPr>
      </w:pPr>
      <w:r w:rsidRPr="005668F4">
        <w:rPr>
          <w:rFonts w:cs="Times New Roman"/>
          <w:szCs w:val="20"/>
        </w:rPr>
        <w:lastRenderedPageBreak/>
        <w:t>Augmentar les dificultade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23113993"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GPU).</w:t>
      </w:r>
    </w:p>
    <w:p w14:paraId="094A9E0E" w14:textId="192B0951"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5ACDE455" w:rsidR="005668F4" w:rsidRPr="005668F4" w:rsidRDefault="005668F4" w:rsidP="005668F4">
      <w:pPr>
        <w:jc w:val="both"/>
        <w:rPr>
          <w:rFonts w:cs="Times New Roman"/>
          <w:szCs w:val="20"/>
        </w:rPr>
      </w:pPr>
      <w:r w:rsidRPr="005668F4">
        <w:rPr>
          <w:rFonts w:cs="Times New Roman"/>
          <w:szCs w:val="20"/>
        </w:rPr>
        <w:t>Per dura a terme aquesta segona opció, s’hauria de repartir, entre quants més col·laboradors voluntaris es pogués,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7BD6F11"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es no només l’anàlisi de resultats sinó també l’aprenentatge de la IA de forma contínua, potser la complexitat requerida la podria fer inviable i s’hauria d’optar per la primera opció o una combinació de les dues.</w:t>
      </w:r>
    </w:p>
    <w:p w14:paraId="77B313F4" w14:textId="2CE7FC7C" w:rsidR="007701D8" w:rsidRPr="008427BB"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  per tal que el mòdul es pogués acoblar en els sistemes de destí. L’adaptació universal seria molt complexa, però creiem que l’adaptació a plataformes com Godot Engine1 no hauria de ser excessivament difícil.</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ulo1"/>
        <w:rPr>
          <w:rFonts w:cs="Times New Roman"/>
          <w:szCs w:val="20"/>
        </w:rPr>
      </w:pPr>
      <w:bookmarkStart w:id="12" w:name="_Toc178197169"/>
      <w:r w:rsidRPr="008427BB">
        <w:rPr>
          <w:rFonts w:cs="Times New Roman"/>
          <w:szCs w:val="20"/>
        </w:rPr>
        <w:lastRenderedPageBreak/>
        <w:t>BIBLIOGRAFIA</w:t>
      </w:r>
      <w:bookmarkEnd w:id="12"/>
    </w:p>
    <w:p w14:paraId="4EED6E2B" w14:textId="77777777" w:rsidR="005668F4" w:rsidRPr="005668F4" w:rsidRDefault="005306CC" w:rsidP="005668F4">
      <w:pPr>
        <w:pStyle w:val="Bibliograf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7777777" w:rsidR="005668F4" w:rsidRPr="005668F4" w:rsidRDefault="005668F4" w:rsidP="005668F4">
      <w:pPr>
        <w:pStyle w:val="Bibliograf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  Artificial Neural Network with Layer Coloring</w:t>
      </w:r>
      <w:r w:rsidRPr="005668F4">
        <w:rPr>
          <w:rFonts w:cs="Times New Roman"/>
        </w:rPr>
        <w:t>. (2013).</w:t>
      </w:r>
    </w:p>
    <w:p w14:paraId="213AB0AE" w14:textId="77777777" w:rsidR="005668F4" w:rsidRPr="005668F4" w:rsidRDefault="005668F4" w:rsidP="005668F4">
      <w:pPr>
        <w:pStyle w:val="Bibliograf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1"/>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41A2E9" w14:textId="77777777" w:rsidR="003B39F6" w:rsidRDefault="003B39F6">
      <w:pPr>
        <w:spacing w:after="0" w:line="240" w:lineRule="auto"/>
      </w:pPr>
      <w:r>
        <w:separator/>
      </w:r>
    </w:p>
  </w:endnote>
  <w:endnote w:type="continuationSeparator" w:id="0">
    <w:p w14:paraId="7AB423BC" w14:textId="77777777" w:rsidR="003B39F6" w:rsidRDefault="003B39F6">
      <w:pPr>
        <w:spacing w:after="0" w:line="240" w:lineRule="auto"/>
      </w:pPr>
      <w:r>
        <w:continuationSeparator/>
      </w:r>
    </w:p>
  </w:endnote>
  <w:endnote w:type="continuationNotice" w:id="1">
    <w:p w14:paraId="08847002" w14:textId="77777777" w:rsidR="003B39F6" w:rsidRDefault="003B39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iedepgina"/>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9487A9" w14:textId="77777777" w:rsidR="003B39F6" w:rsidRDefault="003B39F6">
      <w:pPr>
        <w:spacing w:after="0" w:line="240" w:lineRule="auto"/>
      </w:pPr>
      <w:r>
        <w:separator/>
      </w:r>
    </w:p>
  </w:footnote>
  <w:footnote w:type="continuationSeparator" w:id="0">
    <w:p w14:paraId="35B73E4A" w14:textId="77777777" w:rsidR="003B39F6" w:rsidRDefault="003B39F6">
      <w:pPr>
        <w:spacing w:after="0" w:line="240" w:lineRule="auto"/>
      </w:pPr>
      <w:r>
        <w:continuationSeparator/>
      </w:r>
    </w:p>
  </w:footnote>
  <w:footnote w:type="continuationNotice" w:id="1">
    <w:p w14:paraId="3474732B" w14:textId="77777777" w:rsidR="003B39F6" w:rsidRDefault="003B39F6">
      <w:pPr>
        <w:spacing w:after="0" w:line="240" w:lineRule="auto"/>
      </w:pPr>
    </w:p>
  </w:footnote>
  <w:footnote w:id="2">
    <w:p w14:paraId="7A5D6021" w14:textId="5AE1BCB2" w:rsidR="00E41A5B" w:rsidRDefault="00E41A5B">
      <w:pPr>
        <w:pStyle w:val="Textonotapie"/>
      </w:pPr>
      <w:r>
        <w:rPr>
          <w:rStyle w:val="Refdenotaalpie"/>
        </w:rPr>
        <w:footnoteRef/>
      </w:r>
      <w:r>
        <w:t xml:space="preserve"> NEAT-Py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1"/>
  </w:num>
  <w:num w:numId="2" w16cid:durableId="13547265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60F29"/>
    <w:rsid w:val="00065C62"/>
    <w:rsid w:val="000750B7"/>
    <w:rsid w:val="0007578B"/>
    <w:rsid w:val="0008038A"/>
    <w:rsid w:val="000840C5"/>
    <w:rsid w:val="000878FA"/>
    <w:rsid w:val="00090587"/>
    <w:rsid w:val="00092CE7"/>
    <w:rsid w:val="000A64CF"/>
    <w:rsid w:val="000B0728"/>
    <w:rsid w:val="000B1A7D"/>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82BAE"/>
    <w:rsid w:val="0028638B"/>
    <w:rsid w:val="002A2B49"/>
    <w:rsid w:val="002A2D24"/>
    <w:rsid w:val="002B0399"/>
    <w:rsid w:val="002C0F45"/>
    <w:rsid w:val="002E0528"/>
    <w:rsid w:val="002E5E62"/>
    <w:rsid w:val="002E7FE6"/>
    <w:rsid w:val="002F768F"/>
    <w:rsid w:val="00300002"/>
    <w:rsid w:val="003343CE"/>
    <w:rsid w:val="00337C7B"/>
    <w:rsid w:val="003420F5"/>
    <w:rsid w:val="0034544A"/>
    <w:rsid w:val="00345D2A"/>
    <w:rsid w:val="00351A56"/>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6AB0"/>
    <w:rsid w:val="003E7693"/>
    <w:rsid w:val="0040545C"/>
    <w:rsid w:val="00410B7E"/>
    <w:rsid w:val="00411FB4"/>
    <w:rsid w:val="004124F6"/>
    <w:rsid w:val="00412888"/>
    <w:rsid w:val="00430F46"/>
    <w:rsid w:val="0043370C"/>
    <w:rsid w:val="004340E5"/>
    <w:rsid w:val="004466CF"/>
    <w:rsid w:val="0045685B"/>
    <w:rsid w:val="00463154"/>
    <w:rsid w:val="00477E4D"/>
    <w:rsid w:val="0049286B"/>
    <w:rsid w:val="00494BDC"/>
    <w:rsid w:val="00494BFD"/>
    <w:rsid w:val="004953AE"/>
    <w:rsid w:val="0049632F"/>
    <w:rsid w:val="0049791A"/>
    <w:rsid w:val="004A0380"/>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3FAC"/>
    <w:rsid w:val="005668F4"/>
    <w:rsid w:val="005704E8"/>
    <w:rsid w:val="005777D1"/>
    <w:rsid w:val="005821CE"/>
    <w:rsid w:val="00587B74"/>
    <w:rsid w:val="005901BF"/>
    <w:rsid w:val="0059166F"/>
    <w:rsid w:val="00592A1C"/>
    <w:rsid w:val="005A02D8"/>
    <w:rsid w:val="005B4D8A"/>
    <w:rsid w:val="005E2060"/>
    <w:rsid w:val="005E6DA1"/>
    <w:rsid w:val="005F03D3"/>
    <w:rsid w:val="005F101A"/>
    <w:rsid w:val="00606B15"/>
    <w:rsid w:val="006203A3"/>
    <w:rsid w:val="006247AB"/>
    <w:rsid w:val="00626CE6"/>
    <w:rsid w:val="00636749"/>
    <w:rsid w:val="00644F95"/>
    <w:rsid w:val="0065208D"/>
    <w:rsid w:val="00662AC3"/>
    <w:rsid w:val="00666D98"/>
    <w:rsid w:val="006702DF"/>
    <w:rsid w:val="0067271D"/>
    <w:rsid w:val="00673645"/>
    <w:rsid w:val="00674F8C"/>
    <w:rsid w:val="006918CC"/>
    <w:rsid w:val="00693F95"/>
    <w:rsid w:val="006956C8"/>
    <w:rsid w:val="00695FF0"/>
    <w:rsid w:val="006A4B19"/>
    <w:rsid w:val="006B5880"/>
    <w:rsid w:val="006C51BF"/>
    <w:rsid w:val="006D0A45"/>
    <w:rsid w:val="006E226A"/>
    <w:rsid w:val="006E314E"/>
    <w:rsid w:val="006E62D0"/>
    <w:rsid w:val="006F1824"/>
    <w:rsid w:val="006F62C6"/>
    <w:rsid w:val="00702814"/>
    <w:rsid w:val="0070495E"/>
    <w:rsid w:val="007206EF"/>
    <w:rsid w:val="007341F0"/>
    <w:rsid w:val="0073595C"/>
    <w:rsid w:val="00737C89"/>
    <w:rsid w:val="0074155D"/>
    <w:rsid w:val="00741D08"/>
    <w:rsid w:val="0074699F"/>
    <w:rsid w:val="00754B77"/>
    <w:rsid w:val="00761767"/>
    <w:rsid w:val="00764523"/>
    <w:rsid w:val="007701D8"/>
    <w:rsid w:val="007755AE"/>
    <w:rsid w:val="007757B4"/>
    <w:rsid w:val="00784B9B"/>
    <w:rsid w:val="0079091A"/>
    <w:rsid w:val="007919B1"/>
    <w:rsid w:val="00793E0D"/>
    <w:rsid w:val="007A3B69"/>
    <w:rsid w:val="007A4E7E"/>
    <w:rsid w:val="007A696A"/>
    <w:rsid w:val="007B1103"/>
    <w:rsid w:val="007B3255"/>
    <w:rsid w:val="007C2216"/>
    <w:rsid w:val="007C7A25"/>
    <w:rsid w:val="007D022E"/>
    <w:rsid w:val="007D0701"/>
    <w:rsid w:val="007D578E"/>
    <w:rsid w:val="007D76FD"/>
    <w:rsid w:val="007D78EB"/>
    <w:rsid w:val="007E7F4E"/>
    <w:rsid w:val="00801EA4"/>
    <w:rsid w:val="00801EE9"/>
    <w:rsid w:val="00804F20"/>
    <w:rsid w:val="0081105B"/>
    <w:rsid w:val="008112B6"/>
    <w:rsid w:val="0081660C"/>
    <w:rsid w:val="00820835"/>
    <w:rsid w:val="00822A05"/>
    <w:rsid w:val="0082325B"/>
    <w:rsid w:val="008427BB"/>
    <w:rsid w:val="00852DBE"/>
    <w:rsid w:val="00856879"/>
    <w:rsid w:val="00860535"/>
    <w:rsid w:val="0086325C"/>
    <w:rsid w:val="008654E9"/>
    <w:rsid w:val="00866187"/>
    <w:rsid w:val="00872BBA"/>
    <w:rsid w:val="008748BE"/>
    <w:rsid w:val="00880788"/>
    <w:rsid w:val="008813AF"/>
    <w:rsid w:val="00887D14"/>
    <w:rsid w:val="0089209F"/>
    <w:rsid w:val="008A7D6A"/>
    <w:rsid w:val="008C2569"/>
    <w:rsid w:val="008C68A0"/>
    <w:rsid w:val="008C76F4"/>
    <w:rsid w:val="008D2896"/>
    <w:rsid w:val="008D5ABF"/>
    <w:rsid w:val="008E14DA"/>
    <w:rsid w:val="008E3CDE"/>
    <w:rsid w:val="008E7E75"/>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8412D"/>
    <w:rsid w:val="00A85540"/>
    <w:rsid w:val="00A87080"/>
    <w:rsid w:val="00A92656"/>
    <w:rsid w:val="00A96D96"/>
    <w:rsid w:val="00AA0B7C"/>
    <w:rsid w:val="00AB052E"/>
    <w:rsid w:val="00AC4780"/>
    <w:rsid w:val="00AC5E84"/>
    <w:rsid w:val="00AD1D10"/>
    <w:rsid w:val="00AE1DAF"/>
    <w:rsid w:val="00AE60AA"/>
    <w:rsid w:val="00AF38D5"/>
    <w:rsid w:val="00B13A92"/>
    <w:rsid w:val="00B162CC"/>
    <w:rsid w:val="00B16418"/>
    <w:rsid w:val="00B203A0"/>
    <w:rsid w:val="00B30401"/>
    <w:rsid w:val="00B307D9"/>
    <w:rsid w:val="00B34A80"/>
    <w:rsid w:val="00B46B61"/>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38CF"/>
    <w:rsid w:val="00CF3E45"/>
    <w:rsid w:val="00CF4B23"/>
    <w:rsid w:val="00D00015"/>
    <w:rsid w:val="00D03FD8"/>
    <w:rsid w:val="00D12F7C"/>
    <w:rsid w:val="00D1746A"/>
    <w:rsid w:val="00D23704"/>
    <w:rsid w:val="00D259B3"/>
    <w:rsid w:val="00D3059F"/>
    <w:rsid w:val="00D36F3B"/>
    <w:rsid w:val="00D4237E"/>
    <w:rsid w:val="00D434C7"/>
    <w:rsid w:val="00D44B9B"/>
    <w:rsid w:val="00D60368"/>
    <w:rsid w:val="00D6085C"/>
    <w:rsid w:val="00D65D9F"/>
    <w:rsid w:val="00D86C30"/>
    <w:rsid w:val="00D90C73"/>
    <w:rsid w:val="00D90EE2"/>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5AAC"/>
    <w:rsid w:val="00E27D9A"/>
    <w:rsid w:val="00E31F6E"/>
    <w:rsid w:val="00E40A6D"/>
    <w:rsid w:val="00E41A5B"/>
    <w:rsid w:val="00E46314"/>
    <w:rsid w:val="00E525CD"/>
    <w:rsid w:val="00E52A43"/>
    <w:rsid w:val="00E716EE"/>
    <w:rsid w:val="00E72C37"/>
    <w:rsid w:val="00E749CC"/>
    <w:rsid w:val="00E866D1"/>
    <w:rsid w:val="00E867FF"/>
    <w:rsid w:val="00E93D9E"/>
    <w:rsid w:val="00EA0EF5"/>
    <w:rsid w:val="00EA1403"/>
    <w:rsid w:val="00EA2301"/>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936"/>
    <w:rsid w:val="00F52A12"/>
    <w:rsid w:val="00F564C1"/>
    <w:rsid w:val="00F64B8E"/>
    <w:rsid w:val="00F64C24"/>
    <w:rsid w:val="00F651B5"/>
    <w:rsid w:val="00F65E9B"/>
    <w:rsid w:val="00F73E71"/>
    <w:rsid w:val="00F97CDB"/>
    <w:rsid w:val="00FA3498"/>
    <w:rsid w:val="00FA364C"/>
    <w:rsid w:val="00FA4750"/>
    <w:rsid w:val="00FB422B"/>
    <w:rsid w:val="00FC2363"/>
    <w:rsid w:val="00FC67D9"/>
    <w:rsid w:val="00FC6883"/>
    <w:rsid w:val="00FD0917"/>
    <w:rsid w:val="00FD3398"/>
    <w:rsid w:val="00FE14BF"/>
    <w:rsid w:val="00FE1C18"/>
    <w:rsid w:val="00FE7932"/>
    <w:rsid w:val="00FF3AE3"/>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ulo1">
    <w:name w:val="heading 1"/>
    <w:basedOn w:val="Normal"/>
    <w:next w:val="Normal"/>
    <w:link w:val="Ttulo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ulo2">
    <w:name w:val="heading 2"/>
    <w:basedOn w:val="Normal"/>
    <w:next w:val="Normal"/>
    <w:link w:val="Ttulo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ulo3">
    <w:name w:val="heading 3"/>
    <w:basedOn w:val="Normal"/>
    <w:next w:val="Normal"/>
    <w:link w:val="Ttulo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1DC0"/>
    <w:rPr>
      <w:rFonts w:ascii="Times New Roman" w:eastAsiaTheme="majorEastAsia" w:hAnsi="Times New Roman" w:cstheme="majorBidi"/>
      <w:b/>
      <w:color w:val="000000" w:themeColor="text1"/>
      <w:sz w:val="20"/>
      <w:szCs w:val="40"/>
    </w:rPr>
  </w:style>
  <w:style w:type="character" w:customStyle="1" w:styleId="Ttulo2Car">
    <w:name w:val="Título 2 Car"/>
    <w:basedOn w:val="Fuentedeprrafopredeter"/>
    <w:link w:val="Ttulo2"/>
    <w:uiPriority w:val="9"/>
    <w:rsid w:val="00511DC0"/>
    <w:rPr>
      <w:rFonts w:ascii="Times New Roman" w:eastAsiaTheme="majorEastAsia" w:hAnsi="Times New Roman" w:cstheme="majorBidi"/>
      <w:color w:val="000000" w:themeColor="text1"/>
      <w:sz w:val="20"/>
      <w:szCs w:val="32"/>
    </w:rPr>
  </w:style>
  <w:style w:type="character" w:customStyle="1" w:styleId="Ttulo3Car">
    <w:name w:val="Título 3 Car"/>
    <w:basedOn w:val="Fuentedeprrafopredeter"/>
    <w:link w:val="Ttulo3"/>
    <w:uiPriority w:val="9"/>
    <w:semiHidden/>
    <w:rsid w:val="00511DC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11DC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11DC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11DC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11DC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11DC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11DC0"/>
    <w:rPr>
      <w:rFonts w:eastAsiaTheme="majorEastAsia" w:cstheme="majorBidi"/>
      <w:color w:val="272727" w:themeColor="text1" w:themeTint="D8"/>
    </w:rPr>
  </w:style>
  <w:style w:type="paragraph" w:styleId="Ttulo">
    <w:name w:val="Title"/>
    <w:basedOn w:val="Normal"/>
    <w:next w:val="Normal"/>
    <w:link w:val="Ttulo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11DC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Fuentedeprrafopredeter"/>
    <w:link w:val="Cita"/>
    <w:uiPriority w:val="29"/>
    <w:rsid w:val="00511DC0"/>
    <w:rPr>
      <w:i/>
      <w:iCs/>
      <w:color w:val="404040" w:themeColor="text1" w:themeTint="BF"/>
    </w:rPr>
  </w:style>
  <w:style w:type="paragraph" w:styleId="Prrafodelista">
    <w:name w:val="List Paragraph"/>
    <w:basedOn w:val="Normal"/>
    <w:uiPriority w:val="34"/>
    <w:qFormat/>
    <w:rsid w:val="00511DC0"/>
    <w:pPr>
      <w:ind w:left="720"/>
      <w:contextualSpacing/>
    </w:pPr>
  </w:style>
  <w:style w:type="character" w:styleId="nfasisintenso">
    <w:name w:val="Intense Emphasis"/>
    <w:basedOn w:val="Fuentedeprrafopredeter"/>
    <w:uiPriority w:val="21"/>
    <w:qFormat/>
    <w:rsid w:val="00511DC0"/>
    <w:rPr>
      <w:i/>
      <w:iCs/>
      <w:color w:val="0F4761" w:themeColor="accent1" w:themeShade="BF"/>
    </w:rPr>
  </w:style>
  <w:style w:type="paragraph" w:styleId="Citadestacada">
    <w:name w:val="Intense Quote"/>
    <w:basedOn w:val="Normal"/>
    <w:next w:val="Normal"/>
    <w:link w:val="Citadestacad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11DC0"/>
    <w:rPr>
      <w:i/>
      <w:iCs/>
      <w:color w:val="0F4761" w:themeColor="accent1" w:themeShade="BF"/>
    </w:rPr>
  </w:style>
  <w:style w:type="character" w:styleId="Referenciaintensa">
    <w:name w:val="Intense Reference"/>
    <w:basedOn w:val="Fuentedeprrafopredeter"/>
    <w:uiPriority w:val="32"/>
    <w:qFormat/>
    <w:rsid w:val="00511DC0"/>
    <w:rPr>
      <w:b/>
      <w:bCs/>
      <w:smallCaps/>
      <w:color w:val="0F4761" w:themeColor="accent1" w:themeShade="BF"/>
      <w:spacing w:val="5"/>
    </w:rPr>
  </w:style>
  <w:style w:type="paragraph" w:styleId="Descripcin">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EA1403"/>
    <w:rPr>
      <w:color w:val="467886" w:themeColor="hyperlink"/>
      <w:u w:val="single"/>
    </w:rPr>
  </w:style>
  <w:style w:type="table" w:styleId="Tablaconcuadrcula">
    <w:name w:val="Table Grid"/>
    <w:basedOn w:val="Tab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TDC1">
    <w:name w:val="toc 1"/>
    <w:basedOn w:val="Normal"/>
    <w:next w:val="Normal"/>
    <w:autoRedefine/>
    <w:uiPriority w:val="39"/>
    <w:unhideWhenUsed/>
    <w:rsid w:val="0089209F"/>
    <w:pPr>
      <w:spacing w:after="100"/>
    </w:pPr>
  </w:style>
  <w:style w:type="paragraph" w:styleId="TDC2">
    <w:name w:val="toc 2"/>
    <w:basedOn w:val="Normal"/>
    <w:next w:val="Normal"/>
    <w:autoRedefine/>
    <w:uiPriority w:val="39"/>
    <w:unhideWhenUsed/>
    <w:rsid w:val="0089209F"/>
    <w:pPr>
      <w:spacing w:after="100"/>
      <w:ind w:left="240"/>
    </w:pPr>
  </w:style>
  <w:style w:type="paragraph" w:styleId="Sinespaciado">
    <w:name w:val="No Spacing"/>
    <w:link w:val="SinespaciadoCar"/>
    <w:uiPriority w:val="1"/>
    <w:qFormat/>
    <w:rsid w:val="005E2060"/>
    <w:pPr>
      <w:spacing w:after="0" w:line="240" w:lineRule="auto"/>
    </w:pPr>
    <w:rPr>
      <w:rFonts w:eastAsiaTheme="minorEastAsia"/>
      <w:kern w:val="0"/>
      <w:sz w:val="22"/>
      <w:szCs w:val="22"/>
      <w:lang w:eastAsia="ca-ES"/>
      <w14:ligatures w14:val="none"/>
    </w:rPr>
  </w:style>
  <w:style w:type="character" w:customStyle="1" w:styleId="SinespaciadoCar">
    <w:name w:val="Sin espaciado Car"/>
    <w:basedOn w:val="Fuentedeprrafopredeter"/>
    <w:link w:val="Sinespaciado"/>
    <w:uiPriority w:val="1"/>
    <w:rsid w:val="005E2060"/>
    <w:rPr>
      <w:rFonts w:eastAsiaTheme="minorEastAsia"/>
      <w:kern w:val="0"/>
      <w:sz w:val="22"/>
      <w:szCs w:val="22"/>
      <w:lang w:eastAsia="ca-ES"/>
      <w14:ligatures w14:val="none"/>
    </w:rPr>
  </w:style>
  <w:style w:type="paragraph" w:styleId="Encabezado">
    <w:name w:val="header"/>
    <w:basedOn w:val="Normal"/>
    <w:link w:val="EncabezadoCar"/>
    <w:uiPriority w:val="99"/>
    <w:unhideWhenUsed/>
    <w:rsid w:val="00D423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237E"/>
  </w:style>
  <w:style w:type="paragraph" w:styleId="Piedepgina">
    <w:name w:val="footer"/>
    <w:basedOn w:val="Normal"/>
    <w:link w:val="PiedepginaCar"/>
    <w:uiPriority w:val="99"/>
    <w:unhideWhenUsed/>
    <w:rsid w:val="00D423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37E"/>
  </w:style>
  <w:style w:type="paragraph" w:styleId="Textonotapie">
    <w:name w:val="footnote text"/>
    <w:basedOn w:val="Normal"/>
    <w:link w:val="TextonotapieCar"/>
    <w:uiPriority w:val="99"/>
    <w:semiHidden/>
    <w:unhideWhenUsed/>
    <w:rsid w:val="00D4237E"/>
    <w:pPr>
      <w:spacing w:after="0" w:line="240" w:lineRule="auto"/>
    </w:pPr>
    <w:rPr>
      <w:szCs w:val="20"/>
    </w:rPr>
  </w:style>
  <w:style w:type="character" w:customStyle="1" w:styleId="TextonotapieCar">
    <w:name w:val="Texto nota pie Car"/>
    <w:basedOn w:val="Fuentedeprrafopredeter"/>
    <w:link w:val="Textonotapie"/>
    <w:uiPriority w:val="99"/>
    <w:semiHidden/>
    <w:rsid w:val="00D4237E"/>
    <w:rPr>
      <w:sz w:val="20"/>
      <w:szCs w:val="20"/>
    </w:rPr>
  </w:style>
  <w:style w:type="character" w:styleId="Refdenotaalpie">
    <w:name w:val="footnote reference"/>
    <w:basedOn w:val="Fuentedeprrafopredeter"/>
    <w:uiPriority w:val="99"/>
    <w:semiHidden/>
    <w:unhideWhenUsed/>
    <w:rsid w:val="00D4237E"/>
    <w:rPr>
      <w:vertAlign w:val="superscript"/>
    </w:rPr>
  </w:style>
  <w:style w:type="character" w:styleId="Hipervnculovisitado">
    <w:name w:val="FollowedHyperlink"/>
    <w:basedOn w:val="Fuentedeprrafopredeter"/>
    <w:uiPriority w:val="99"/>
    <w:semiHidden/>
    <w:unhideWhenUsed/>
    <w:rsid w:val="00D44B9B"/>
    <w:rPr>
      <w:color w:val="96607D" w:themeColor="followedHyperlink"/>
      <w:u w:val="single"/>
    </w:rPr>
  </w:style>
  <w:style w:type="paragraph" w:styleId="Bibliografa">
    <w:name w:val="Bibliography"/>
    <w:basedOn w:val="Normal"/>
    <w:next w:val="Normal"/>
    <w:uiPriority w:val="37"/>
    <w:unhideWhenUsed/>
    <w:rsid w:val="00926AD4"/>
    <w:pPr>
      <w:tabs>
        <w:tab w:val="left" w:pos="264"/>
      </w:tabs>
      <w:spacing w:after="0" w:line="480" w:lineRule="auto"/>
      <w:ind w:left="264" w:hanging="264"/>
    </w:pPr>
  </w:style>
  <w:style w:type="character" w:styleId="Mencinsinresolver">
    <w:name w:val="Unresolved Mention"/>
    <w:basedOn w:val="Fuentedeprrafopredeter"/>
    <w:uiPriority w:val="99"/>
    <w:semiHidden/>
    <w:unhideWhenUsed/>
    <w:rsid w:val="00E41A5B"/>
    <w:rPr>
      <w:color w:val="605E5C"/>
      <w:shd w:val="clear" w:color="auto" w:fill="E1DFDD"/>
    </w:rPr>
  </w:style>
  <w:style w:type="paragraph" w:styleId="Textonotaalfinal">
    <w:name w:val="endnote text"/>
    <w:basedOn w:val="Normal"/>
    <w:link w:val="TextonotaalfinalCar"/>
    <w:uiPriority w:val="99"/>
    <w:semiHidden/>
    <w:unhideWhenUsed/>
    <w:rsid w:val="00E41A5B"/>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41A5B"/>
    <w:rPr>
      <w:sz w:val="20"/>
      <w:szCs w:val="20"/>
    </w:rPr>
  </w:style>
  <w:style w:type="character" w:styleId="Refdenotaalfinal">
    <w:name w:val="endnote reference"/>
    <w:basedOn w:val="Fuentedeprrafopredeter"/>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3C67AD"/>
    <w:rsid w:val="005A6C3A"/>
    <w:rsid w:val="005B2A97"/>
    <w:rsid w:val="009C71B1"/>
    <w:rsid w:val="00A56DC1"/>
    <w:rsid w:val="00B17995"/>
    <w:rsid w:val="00BB11ED"/>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3.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4.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5.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11</Pages>
  <Words>4341</Words>
  <Characters>24744</Characters>
  <Application>Microsoft Office Word</Application>
  <DocSecurity>0</DocSecurity>
  <Lines>206</Lines>
  <Paragraphs>58</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CIC Batxillerats</Company>
  <LinksUpToDate>false</LinksUpToDate>
  <CharactersWithSpaces>29027</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Teo Clerici Jurado</cp:lastModifiedBy>
  <cp:revision>13</cp:revision>
  <cp:lastPrinted>2024-09-24T14:54:00Z</cp:lastPrinted>
  <dcterms:created xsi:type="dcterms:W3CDTF">2024-09-24T17:54:00Z</dcterms:created>
  <dcterms:modified xsi:type="dcterms:W3CDTF">2024-09-26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